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53FE7" w14:textId="41E18F8E" w:rsidR="00304D32" w:rsidRDefault="00304D32" w:rsidP="00414F1D">
      <w:pPr>
        <w:rPr>
          <w:rFonts w:ascii="Times New Roman" w:hAnsi="Times New Roman" w:cs="Times New Roman"/>
          <w:b/>
        </w:rPr>
      </w:pPr>
      <w:r>
        <w:rPr>
          <w:rFonts w:ascii="Times New Roman" w:hAnsi="Times New Roman" w:cs="Times New Roman"/>
          <w:b/>
        </w:rPr>
        <w:t xml:space="preserve">Github Link:- </w:t>
      </w:r>
      <w:r w:rsidRPr="00304D32">
        <w:rPr>
          <w:rFonts w:ascii="Times New Roman" w:hAnsi="Times New Roman" w:cs="Times New Roman"/>
          <w:b/>
        </w:rPr>
        <w:t>https://github.com/sahildhankhad/Assignment-1-0674692-</w:t>
      </w:r>
    </w:p>
    <w:p w14:paraId="054D0D89" w14:textId="77777777" w:rsidR="00304D32" w:rsidRDefault="00304D32" w:rsidP="00414F1D">
      <w:pPr>
        <w:rPr>
          <w:rFonts w:ascii="Times New Roman" w:hAnsi="Times New Roman" w:cs="Times New Roman"/>
          <w:b/>
        </w:rPr>
      </w:pPr>
    </w:p>
    <w:p w14:paraId="3FE8CDEC" w14:textId="780CF72A" w:rsidR="00304D32" w:rsidRDefault="00304D32" w:rsidP="00414F1D">
      <w:pPr>
        <w:rPr>
          <w:rFonts w:ascii="Times New Roman" w:hAnsi="Times New Roman" w:cs="Times New Roman"/>
          <w:b/>
        </w:rPr>
      </w:pPr>
      <w:r>
        <w:rPr>
          <w:rFonts w:ascii="Times New Roman" w:hAnsi="Times New Roman" w:cs="Times New Roman"/>
          <w:b/>
        </w:rPr>
        <w:t>Sahil Dhankhad(0674692)</w:t>
      </w:r>
    </w:p>
    <w:p w14:paraId="6130A8C7" w14:textId="77777777" w:rsidR="00304D32" w:rsidRDefault="00304D32" w:rsidP="00414F1D">
      <w:pPr>
        <w:rPr>
          <w:rFonts w:ascii="Times New Roman" w:hAnsi="Times New Roman" w:cs="Times New Roman"/>
          <w:b/>
        </w:rPr>
      </w:pPr>
    </w:p>
    <w:p w14:paraId="30CA8651" w14:textId="2B7E6674" w:rsidR="00A01F1B" w:rsidRDefault="00A01F1B" w:rsidP="00414F1D">
      <w:pPr>
        <w:rPr>
          <w:rFonts w:ascii="Times New Roman" w:hAnsi="Times New Roman" w:cs="Times New Roman"/>
          <w:b/>
        </w:rPr>
      </w:pPr>
      <w:r>
        <w:rPr>
          <w:rFonts w:ascii="Times New Roman" w:hAnsi="Times New Roman" w:cs="Times New Roman"/>
          <w:b/>
        </w:rPr>
        <w:t>Question 1 :-</w:t>
      </w:r>
    </w:p>
    <w:p w14:paraId="59A1B3DF" w14:textId="2D04C0E8" w:rsidR="00A01F1B" w:rsidRDefault="00A01F1B" w:rsidP="00414F1D">
      <w:pPr>
        <w:rPr>
          <w:rFonts w:ascii="Times New Roman" w:hAnsi="Times New Roman" w:cs="Times New Roman"/>
          <w:b/>
        </w:rPr>
      </w:pPr>
      <w:r>
        <w:rPr>
          <w:rFonts w:ascii="Times New Roman" w:hAnsi="Times New Roman" w:cs="Times New Roman"/>
          <w:b/>
        </w:rPr>
        <w:t>Answer</w:t>
      </w:r>
      <w:r w:rsidR="00B9496A">
        <w:rPr>
          <w:rFonts w:ascii="Times New Roman" w:hAnsi="Times New Roman" w:cs="Times New Roman"/>
          <w:b/>
        </w:rPr>
        <w:t xml:space="preserve">      </w:t>
      </w:r>
    </w:p>
    <w:p w14:paraId="648F93CF" w14:textId="77777777" w:rsidR="00A01F1B" w:rsidRDefault="00A01F1B" w:rsidP="00414F1D">
      <w:pPr>
        <w:rPr>
          <w:rFonts w:ascii="Times New Roman" w:hAnsi="Times New Roman" w:cs="Times New Roman"/>
          <w:b/>
        </w:rPr>
      </w:pPr>
    </w:p>
    <w:p w14:paraId="732669DA" w14:textId="77777777" w:rsidR="00A01F1B" w:rsidRDefault="00A01F1B" w:rsidP="00414F1D">
      <w:pPr>
        <w:rPr>
          <w:rFonts w:ascii="Times New Roman" w:hAnsi="Times New Roman" w:cs="Times New Roman"/>
          <w:b/>
        </w:rPr>
      </w:pPr>
    </w:p>
    <w:p w14:paraId="23B7C17D" w14:textId="77777777" w:rsidR="00A01F1B" w:rsidRDefault="00A01F1B" w:rsidP="00414F1D">
      <w:pPr>
        <w:rPr>
          <w:rFonts w:ascii="Times New Roman" w:hAnsi="Times New Roman" w:cs="Times New Roman"/>
          <w:b/>
        </w:rPr>
      </w:pPr>
    </w:p>
    <w:p w14:paraId="5B86A476" w14:textId="61C49E4C" w:rsidR="00A01F1B" w:rsidRDefault="00B9496A" w:rsidP="00414F1D">
      <w:pPr>
        <w:rPr>
          <w:rFonts w:ascii="Times New Roman" w:hAnsi="Times New Roman" w:cs="Times New Roman"/>
          <w:b/>
        </w:rPr>
      </w:pPr>
      <w:r>
        <w:rPr>
          <w:rFonts w:ascii="Times New Roman" w:hAnsi="Times New Roman" w:cs="Times New Roman"/>
          <w:b/>
          <w:noProof/>
        </w:rPr>
        <w:drawing>
          <wp:inline distT="0" distB="0" distL="0" distR="0" wp14:anchorId="2666A748" wp14:editId="5880D6FD">
            <wp:extent cx="5930900" cy="4051300"/>
            <wp:effectExtent l="0" t="0" r="12700" b="12700"/>
            <wp:docPr id="5" name="Picture 5" descr="Pictures/Snip20171004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nip20171004_3.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0900" cy="4051300"/>
                    </a:xfrm>
                    <a:prstGeom prst="rect">
                      <a:avLst/>
                    </a:prstGeom>
                    <a:noFill/>
                    <a:ln>
                      <a:noFill/>
                    </a:ln>
                  </pic:spPr>
                </pic:pic>
              </a:graphicData>
            </a:graphic>
          </wp:inline>
        </w:drawing>
      </w:r>
    </w:p>
    <w:p w14:paraId="4EF9A326" w14:textId="77777777" w:rsidR="00B9496A" w:rsidRDefault="00B9496A" w:rsidP="00414F1D">
      <w:pPr>
        <w:rPr>
          <w:rFonts w:ascii="Times New Roman" w:hAnsi="Times New Roman" w:cs="Times New Roman"/>
          <w:b/>
        </w:rPr>
      </w:pPr>
    </w:p>
    <w:p w14:paraId="59F4C4F7" w14:textId="77777777" w:rsidR="00B9496A" w:rsidRDefault="00B9496A" w:rsidP="00414F1D">
      <w:pPr>
        <w:rPr>
          <w:rFonts w:ascii="Times New Roman" w:hAnsi="Times New Roman" w:cs="Times New Roman"/>
          <w:b/>
        </w:rPr>
      </w:pPr>
    </w:p>
    <w:p w14:paraId="0B37E244" w14:textId="77777777" w:rsidR="00304D32" w:rsidRDefault="00304D32" w:rsidP="00414F1D">
      <w:pPr>
        <w:rPr>
          <w:rFonts w:ascii="Times New Roman" w:hAnsi="Times New Roman" w:cs="Times New Roman"/>
          <w:b/>
        </w:rPr>
      </w:pPr>
    </w:p>
    <w:p w14:paraId="79EFF5EF" w14:textId="77777777" w:rsidR="00304D32" w:rsidRDefault="00304D32" w:rsidP="00414F1D">
      <w:pPr>
        <w:rPr>
          <w:rFonts w:ascii="Times New Roman" w:hAnsi="Times New Roman" w:cs="Times New Roman"/>
          <w:b/>
        </w:rPr>
      </w:pPr>
    </w:p>
    <w:p w14:paraId="05BACA9D" w14:textId="77777777" w:rsidR="00304D32" w:rsidRDefault="00304D32" w:rsidP="00414F1D">
      <w:pPr>
        <w:rPr>
          <w:rFonts w:ascii="Times New Roman" w:hAnsi="Times New Roman" w:cs="Times New Roman"/>
          <w:b/>
        </w:rPr>
      </w:pPr>
    </w:p>
    <w:p w14:paraId="69FB9504" w14:textId="77777777" w:rsidR="00304D32" w:rsidRDefault="00304D32" w:rsidP="00414F1D">
      <w:pPr>
        <w:rPr>
          <w:rFonts w:ascii="Times New Roman" w:hAnsi="Times New Roman" w:cs="Times New Roman"/>
          <w:b/>
        </w:rPr>
      </w:pPr>
    </w:p>
    <w:p w14:paraId="7390AC31" w14:textId="77777777" w:rsidR="00304D32" w:rsidRDefault="00304D32" w:rsidP="00414F1D">
      <w:pPr>
        <w:rPr>
          <w:rFonts w:ascii="Times New Roman" w:hAnsi="Times New Roman" w:cs="Times New Roman"/>
          <w:b/>
        </w:rPr>
      </w:pPr>
    </w:p>
    <w:p w14:paraId="102AC9AB" w14:textId="77777777" w:rsidR="00304D32" w:rsidRDefault="00304D32" w:rsidP="00414F1D">
      <w:pPr>
        <w:rPr>
          <w:rFonts w:ascii="Times New Roman" w:hAnsi="Times New Roman" w:cs="Times New Roman"/>
          <w:b/>
        </w:rPr>
      </w:pPr>
    </w:p>
    <w:p w14:paraId="54874DF5" w14:textId="77777777" w:rsidR="00304D32" w:rsidRDefault="00304D32" w:rsidP="00414F1D">
      <w:pPr>
        <w:rPr>
          <w:rFonts w:ascii="Times New Roman" w:hAnsi="Times New Roman" w:cs="Times New Roman"/>
          <w:b/>
        </w:rPr>
      </w:pPr>
    </w:p>
    <w:p w14:paraId="65C6899E" w14:textId="77777777" w:rsidR="00304D32" w:rsidRDefault="00304D32" w:rsidP="00414F1D">
      <w:pPr>
        <w:rPr>
          <w:rFonts w:ascii="Times New Roman" w:hAnsi="Times New Roman" w:cs="Times New Roman"/>
          <w:b/>
        </w:rPr>
      </w:pPr>
    </w:p>
    <w:p w14:paraId="0C9A5588" w14:textId="77777777" w:rsidR="00304D32" w:rsidRDefault="00304D32" w:rsidP="00414F1D">
      <w:pPr>
        <w:rPr>
          <w:rFonts w:ascii="Times New Roman" w:hAnsi="Times New Roman" w:cs="Times New Roman"/>
          <w:b/>
        </w:rPr>
      </w:pPr>
    </w:p>
    <w:p w14:paraId="17D001CC" w14:textId="77777777" w:rsidR="00304D32" w:rsidRDefault="00304D32" w:rsidP="00414F1D">
      <w:pPr>
        <w:rPr>
          <w:rFonts w:ascii="Times New Roman" w:hAnsi="Times New Roman" w:cs="Times New Roman"/>
          <w:b/>
        </w:rPr>
      </w:pPr>
    </w:p>
    <w:p w14:paraId="21E1BC36" w14:textId="77777777" w:rsidR="00304D32" w:rsidRDefault="00304D32" w:rsidP="00414F1D">
      <w:pPr>
        <w:rPr>
          <w:rFonts w:ascii="Times New Roman" w:hAnsi="Times New Roman" w:cs="Times New Roman"/>
          <w:b/>
        </w:rPr>
      </w:pPr>
    </w:p>
    <w:p w14:paraId="6BFE39EF" w14:textId="77777777" w:rsidR="00304D32" w:rsidRDefault="00304D32" w:rsidP="00414F1D">
      <w:pPr>
        <w:rPr>
          <w:rFonts w:ascii="Times New Roman" w:hAnsi="Times New Roman" w:cs="Times New Roman"/>
          <w:b/>
        </w:rPr>
      </w:pPr>
    </w:p>
    <w:p w14:paraId="13016942" w14:textId="77777777" w:rsidR="00304D32" w:rsidRDefault="00304D32" w:rsidP="00414F1D">
      <w:pPr>
        <w:rPr>
          <w:rFonts w:ascii="Times New Roman" w:hAnsi="Times New Roman" w:cs="Times New Roman"/>
          <w:b/>
        </w:rPr>
      </w:pPr>
    </w:p>
    <w:p w14:paraId="382FBDF4" w14:textId="77777777" w:rsidR="00304D32" w:rsidRDefault="00304D32" w:rsidP="00414F1D">
      <w:pPr>
        <w:rPr>
          <w:rFonts w:ascii="Times New Roman" w:hAnsi="Times New Roman" w:cs="Times New Roman"/>
          <w:b/>
        </w:rPr>
      </w:pPr>
    </w:p>
    <w:p w14:paraId="1A96FD3B" w14:textId="77777777" w:rsidR="00304D32" w:rsidRDefault="00304D32" w:rsidP="00414F1D">
      <w:pPr>
        <w:rPr>
          <w:rFonts w:ascii="Times New Roman" w:hAnsi="Times New Roman" w:cs="Times New Roman"/>
          <w:b/>
        </w:rPr>
      </w:pPr>
    </w:p>
    <w:p w14:paraId="2D7D6DC4" w14:textId="77777777" w:rsidR="00304D32" w:rsidRDefault="00304D32" w:rsidP="00414F1D">
      <w:pPr>
        <w:rPr>
          <w:rFonts w:ascii="Times New Roman" w:hAnsi="Times New Roman" w:cs="Times New Roman"/>
          <w:b/>
        </w:rPr>
      </w:pPr>
    </w:p>
    <w:p w14:paraId="1E35219B" w14:textId="6042A71B" w:rsidR="00B9496A" w:rsidRDefault="00B9496A" w:rsidP="00414F1D">
      <w:pPr>
        <w:rPr>
          <w:rFonts w:ascii="Times New Roman" w:hAnsi="Times New Roman" w:cs="Times New Roman"/>
          <w:b/>
        </w:rPr>
      </w:pPr>
      <w:r>
        <w:rPr>
          <w:rFonts w:ascii="Times New Roman" w:hAnsi="Times New Roman" w:cs="Times New Roman"/>
          <w:b/>
        </w:rPr>
        <w:t>Question 2:-</w:t>
      </w:r>
    </w:p>
    <w:p w14:paraId="77570408" w14:textId="4B2CFA1E" w:rsidR="00B9496A" w:rsidRDefault="00B9496A" w:rsidP="00414F1D">
      <w:pPr>
        <w:rPr>
          <w:rFonts w:ascii="Times New Roman" w:hAnsi="Times New Roman" w:cs="Times New Roman"/>
          <w:b/>
        </w:rPr>
      </w:pPr>
      <w:r>
        <w:rPr>
          <w:rFonts w:ascii="Times New Roman" w:hAnsi="Times New Roman" w:cs="Times New Roman"/>
          <w:b/>
        </w:rPr>
        <w:t>Answer</w:t>
      </w:r>
      <w:r w:rsidR="00304D32">
        <w:rPr>
          <w:rFonts w:ascii="Times New Roman" w:hAnsi="Times New Roman" w:cs="Times New Roman"/>
          <w:b/>
        </w:rPr>
        <w:t xml:space="preserve"> </w:t>
      </w:r>
    </w:p>
    <w:p w14:paraId="7811AEEA" w14:textId="77777777" w:rsidR="00B9496A" w:rsidRDefault="00B9496A" w:rsidP="00414F1D">
      <w:pPr>
        <w:rPr>
          <w:rFonts w:ascii="Times New Roman" w:hAnsi="Times New Roman" w:cs="Times New Roman"/>
          <w:b/>
        </w:rPr>
      </w:pPr>
    </w:p>
    <w:p w14:paraId="4462C930" w14:textId="77777777" w:rsidR="00B9496A" w:rsidRDefault="00B9496A" w:rsidP="00414F1D">
      <w:pPr>
        <w:rPr>
          <w:rFonts w:ascii="Times New Roman" w:hAnsi="Times New Roman" w:cs="Times New Roman"/>
          <w:b/>
        </w:rPr>
      </w:pPr>
    </w:p>
    <w:p w14:paraId="1CCD1081" w14:textId="5883DA00" w:rsidR="00B9496A" w:rsidRDefault="00B9496A" w:rsidP="00414F1D">
      <w:pPr>
        <w:rPr>
          <w:rFonts w:ascii="Times New Roman" w:hAnsi="Times New Roman" w:cs="Times New Roman"/>
          <w:b/>
        </w:rPr>
      </w:pPr>
    </w:p>
    <w:p w14:paraId="189A2C02" w14:textId="77777777" w:rsidR="00304D32" w:rsidRDefault="00304D32" w:rsidP="00414F1D">
      <w:pPr>
        <w:rPr>
          <w:rFonts w:ascii="Times New Roman" w:hAnsi="Times New Roman" w:cs="Times New Roman"/>
          <w:b/>
        </w:rPr>
      </w:pPr>
    </w:p>
    <w:p w14:paraId="6D97136D" w14:textId="77777777" w:rsidR="00304D32" w:rsidRDefault="00304D32" w:rsidP="00414F1D">
      <w:pPr>
        <w:rPr>
          <w:rFonts w:ascii="Times New Roman" w:hAnsi="Times New Roman" w:cs="Times New Roman"/>
          <w:b/>
        </w:rPr>
      </w:pPr>
    </w:p>
    <w:p w14:paraId="2AA6FD4B" w14:textId="4237C93A" w:rsidR="00B9496A" w:rsidRPr="00304D32" w:rsidRDefault="00304D32" w:rsidP="00414F1D">
      <w:pPr>
        <w:rPr>
          <w:rFonts w:ascii="Times New Roman" w:hAnsi="Times New Roman" w:cs="Times New Roman"/>
        </w:rPr>
      </w:pPr>
      <w:r>
        <w:rPr>
          <w:rFonts w:ascii="Times New Roman" w:hAnsi="Times New Roman" w:cs="Times New Roman"/>
        </w:rPr>
        <w:t>The total signal number is 310 at threshold noise at 120.198</w:t>
      </w:r>
    </w:p>
    <w:p w14:paraId="634FF598" w14:textId="77777777" w:rsidR="00B9496A" w:rsidRDefault="00B9496A" w:rsidP="00414F1D">
      <w:pPr>
        <w:rPr>
          <w:rFonts w:ascii="Times New Roman" w:hAnsi="Times New Roman" w:cs="Times New Roman"/>
          <w:b/>
        </w:rPr>
      </w:pPr>
    </w:p>
    <w:p w14:paraId="1155EA12" w14:textId="77777777" w:rsidR="00726376" w:rsidRDefault="00726376" w:rsidP="00414F1D">
      <w:pPr>
        <w:rPr>
          <w:rFonts w:ascii="Times New Roman" w:hAnsi="Times New Roman" w:cs="Times New Roman"/>
          <w:b/>
        </w:rPr>
      </w:pPr>
      <w:r>
        <w:rPr>
          <w:rFonts w:ascii="Times New Roman" w:hAnsi="Times New Roman" w:cs="Times New Roman"/>
          <w:b/>
          <w:noProof/>
        </w:rPr>
        <w:drawing>
          <wp:inline distT="0" distB="0" distL="0" distR="0" wp14:anchorId="5415EDD2" wp14:editId="29302731">
            <wp:extent cx="5943600" cy="2527300"/>
            <wp:effectExtent l="0" t="0" r="0" b="12700"/>
            <wp:docPr id="10" name="Picture 10" descr="../../../../../Pictures/Snip20171004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nip20171004_12.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527300"/>
                    </a:xfrm>
                    <a:prstGeom prst="rect">
                      <a:avLst/>
                    </a:prstGeom>
                    <a:noFill/>
                    <a:ln>
                      <a:noFill/>
                    </a:ln>
                  </pic:spPr>
                </pic:pic>
              </a:graphicData>
            </a:graphic>
          </wp:inline>
        </w:drawing>
      </w:r>
    </w:p>
    <w:p w14:paraId="5A0B8719" w14:textId="77777777" w:rsidR="00726376" w:rsidRDefault="00726376" w:rsidP="00414F1D">
      <w:pPr>
        <w:rPr>
          <w:rFonts w:ascii="Times New Roman" w:hAnsi="Times New Roman" w:cs="Times New Roman"/>
          <w:b/>
        </w:rPr>
      </w:pPr>
    </w:p>
    <w:p w14:paraId="25421348" w14:textId="72EA7F01" w:rsidR="00726376" w:rsidRDefault="00726376" w:rsidP="00726376">
      <w:pPr>
        <w:rPr>
          <w:rFonts w:ascii="Times New Roman" w:hAnsi="Times New Roman" w:cs="Times New Roman"/>
          <w:b/>
        </w:rPr>
      </w:pPr>
      <w:r>
        <w:rPr>
          <w:rFonts w:ascii="Times New Roman" w:hAnsi="Times New Roman" w:cs="Times New Roman"/>
          <w:b/>
        </w:rPr>
        <w:t>Spectrum code Screenshot</w:t>
      </w:r>
      <w:r>
        <w:rPr>
          <w:rFonts w:ascii="Times New Roman" w:hAnsi="Times New Roman" w:cs="Times New Roman"/>
          <w:b/>
        </w:rPr>
        <w:t xml:space="preserve"> and total number of noise that we have </w:t>
      </w:r>
    </w:p>
    <w:p w14:paraId="074AA3DA" w14:textId="77777777" w:rsidR="00726376" w:rsidRDefault="00726376" w:rsidP="00414F1D">
      <w:pPr>
        <w:rPr>
          <w:rFonts w:ascii="Times New Roman" w:hAnsi="Times New Roman" w:cs="Times New Roman"/>
          <w:b/>
        </w:rPr>
      </w:pPr>
    </w:p>
    <w:p w14:paraId="557C8689" w14:textId="77777777" w:rsidR="00726376" w:rsidRDefault="00726376" w:rsidP="00414F1D">
      <w:pPr>
        <w:rPr>
          <w:rFonts w:ascii="Times New Roman" w:hAnsi="Times New Roman" w:cs="Times New Roman"/>
          <w:b/>
        </w:rPr>
      </w:pPr>
    </w:p>
    <w:p w14:paraId="0D8DC6C7" w14:textId="28016EFC" w:rsidR="00B9496A" w:rsidRDefault="00304D32" w:rsidP="00414F1D">
      <w:pPr>
        <w:rPr>
          <w:rFonts w:ascii="Times New Roman" w:hAnsi="Times New Roman" w:cs="Times New Roman"/>
          <w:b/>
        </w:rPr>
      </w:pPr>
      <w:r>
        <w:rPr>
          <w:rFonts w:ascii="Times New Roman" w:hAnsi="Times New Roman" w:cs="Times New Roman"/>
          <w:b/>
          <w:noProof/>
        </w:rPr>
        <w:drawing>
          <wp:inline distT="0" distB="0" distL="0" distR="0" wp14:anchorId="11A32FD0" wp14:editId="39606653">
            <wp:extent cx="5930900" cy="2565400"/>
            <wp:effectExtent l="0" t="0" r="12700" b="0"/>
            <wp:docPr id="7" name="Picture 7" descr="Pictures/Snip20171004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Snip20171004_5.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0900" cy="2565400"/>
                    </a:xfrm>
                    <a:prstGeom prst="rect">
                      <a:avLst/>
                    </a:prstGeom>
                    <a:noFill/>
                    <a:ln>
                      <a:noFill/>
                    </a:ln>
                  </pic:spPr>
                </pic:pic>
              </a:graphicData>
            </a:graphic>
          </wp:inline>
        </w:drawing>
      </w:r>
    </w:p>
    <w:p w14:paraId="0E8B2C62" w14:textId="77777777" w:rsidR="00304D32" w:rsidRDefault="00304D32" w:rsidP="00414F1D">
      <w:pPr>
        <w:rPr>
          <w:rFonts w:ascii="Times New Roman" w:hAnsi="Times New Roman" w:cs="Times New Roman"/>
          <w:b/>
        </w:rPr>
      </w:pPr>
    </w:p>
    <w:p w14:paraId="0C326BE5" w14:textId="77777777" w:rsidR="00304D32" w:rsidRDefault="00304D32" w:rsidP="00414F1D">
      <w:pPr>
        <w:rPr>
          <w:rFonts w:ascii="Times New Roman" w:hAnsi="Times New Roman" w:cs="Times New Roman"/>
          <w:b/>
        </w:rPr>
      </w:pPr>
    </w:p>
    <w:p w14:paraId="18FCA68B" w14:textId="6AAA4E30" w:rsidR="00304D32" w:rsidRDefault="00304D32" w:rsidP="00414F1D">
      <w:pPr>
        <w:rPr>
          <w:rFonts w:ascii="Times New Roman" w:hAnsi="Times New Roman" w:cs="Times New Roman"/>
          <w:b/>
        </w:rPr>
      </w:pPr>
      <w:r>
        <w:rPr>
          <w:rFonts w:ascii="Times New Roman" w:hAnsi="Times New Roman" w:cs="Times New Roman"/>
          <w:b/>
          <w:noProof/>
        </w:rPr>
        <w:drawing>
          <wp:inline distT="0" distB="0" distL="0" distR="0" wp14:anchorId="228688FE" wp14:editId="544FA574">
            <wp:extent cx="5943600" cy="1532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nip20171004_6.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532255"/>
                    </a:xfrm>
                    <a:prstGeom prst="rect">
                      <a:avLst/>
                    </a:prstGeom>
                  </pic:spPr>
                </pic:pic>
              </a:graphicData>
            </a:graphic>
          </wp:inline>
        </w:drawing>
      </w:r>
    </w:p>
    <w:p w14:paraId="712F8FFB" w14:textId="77777777" w:rsidR="00304D32" w:rsidRDefault="00304D32" w:rsidP="00414F1D">
      <w:pPr>
        <w:rPr>
          <w:rFonts w:ascii="Times New Roman" w:hAnsi="Times New Roman" w:cs="Times New Roman"/>
          <w:b/>
        </w:rPr>
      </w:pPr>
    </w:p>
    <w:p w14:paraId="48B38F30" w14:textId="77777777" w:rsidR="00304D32" w:rsidRDefault="00304D32" w:rsidP="00414F1D">
      <w:pPr>
        <w:rPr>
          <w:rFonts w:ascii="Times New Roman" w:hAnsi="Times New Roman" w:cs="Times New Roman"/>
          <w:b/>
        </w:rPr>
      </w:pPr>
    </w:p>
    <w:p w14:paraId="10D383EA" w14:textId="77777777" w:rsidR="00304D32" w:rsidRDefault="00304D32" w:rsidP="00414F1D">
      <w:pPr>
        <w:rPr>
          <w:rFonts w:ascii="Times New Roman" w:hAnsi="Times New Roman" w:cs="Times New Roman"/>
          <w:b/>
        </w:rPr>
      </w:pPr>
    </w:p>
    <w:p w14:paraId="1D786AD9" w14:textId="77777777" w:rsidR="00304D32" w:rsidRDefault="00304D32" w:rsidP="00414F1D">
      <w:pPr>
        <w:rPr>
          <w:rFonts w:ascii="Times New Roman" w:hAnsi="Times New Roman" w:cs="Times New Roman"/>
          <w:b/>
        </w:rPr>
      </w:pPr>
    </w:p>
    <w:p w14:paraId="2FA7BB35" w14:textId="77777777" w:rsidR="00304D32" w:rsidRDefault="00304D32" w:rsidP="00414F1D">
      <w:pPr>
        <w:rPr>
          <w:rFonts w:ascii="Times New Roman" w:hAnsi="Times New Roman" w:cs="Times New Roman"/>
          <w:b/>
        </w:rPr>
      </w:pPr>
    </w:p>
    <w:p w14:paraId="50C5B8D2" w14:textId="77777777" w:rsidR="00304D32" w:rsidRDefault="00304D32" w:rsidP="00414F1D">
      <w:pPr>
        <w:rPr>
          <w:rFonts w:ascii="Times New Roman" w:hAnsi="Times New Roman" w:cs="Times New Roman"/>
          <w:b/>
        </w:rPr>
      </w:pPr>
    </w:p>
    <w:p w14:paraId="4B0F2FCA" w14:textId="77777777" w:rsidR="00CF5953" w:rsidRDefault="00CF5953" w:rsidP="00414F1D">
      <w:pPr>
        <w:rPr>
          <w:rFonts w:ascii="Times New Roman" w:hAnsi="Times New Roman" w:cs="Times New Roman"/>
          <w:b/>
        </w:rPr>
      </w:pPr>
    </w:p>
    <w:p w14:paraId="20A9427C" w14:textId="77777777" w:rsidR="00CF5953" w:rsidRDefault="00CF5953" w:rsidP="00414F1D">
      <w:pPr>
        <w:rPr>
          <w:rFonts w:ascii="Times New Roman" w:hAnsi="Times New Roman" w:cs="Times New Roman"/>
          <w:b/>
        </w:rPr>
      </w:pPr>
    </w:p>
    <w:p w14:paraId="18684A51" w14:textId="77777777" w:rsidR="00CF5953" w:rsidRDefault="00CF5953" w:rsidP="00414F1D">
      <w:pPr>
        <w:rPr>
          <w:rFonts w:ascii="Times New Roman" w:hAnsi="Times New Roman" w:cs="Times New Roman"/>
          <w:b/>
        </w:rPr>
      </w:pPr>
    </w:p>
    <w:p w14:paraId="73F7D2E6" w14:textId="77777777" w:rsidR="00CF5953" w:rsidRDefault="00CF5953" w:rsidP="00414F1D">
      <w:pPr>
        <w:rPr>
          <w:rFonts w:ascii="Times New Roman" w:hAnsi="Times New Roman" w:cs="Times New Roman"/>
          <w:b/>
        </w:rPr>
      </w:pPr>
    </w:p>
    <w:p w14:paraId="0562BAB8" w14:textId="77777777" w:rsidR="00CF5953" w:rsidRDefault="00CF5953" w:rsidP="00414F1D">
      <w:pPr>
        <w:rPr>
          <w:rFonts w:ascii="Times New Roman" w:hAnsi="Times New Roman" w:cs="Times New Roman"/>
          <w:b/>
        </w:rPr>
      </w:pPr>
    </w:p>
    <w:p w14:paraId="37A1CD61" w14:textId="77777777" w:rsidR="00CF5953" w:rsidRDefault="00CF5953" w:rsidP="00414F1D">
      <w:pPr>
        <w:rPr>
          <w:rFonts w:ascii="Times New Roman" w:hAnsi="Times New Roman" w:cs="Times New Roman"/>
          <w:b/>
        </w:rPr>
      </w:pPr>
    </w:p>
    <w:p w14:paraId="5550E657" w14:textId="77777777" w:rsidR="00CF5953" w:rsidRDefault="00CF5953" w:rsidP="00414F1D">
      <w:pPr>
        <w:rPr>
          <w:rFonts w:ascii="Times New Roman" w:hAnsi="Times New Roman" w:cs="Times New Roman"/>
          <w:b/>
        </w:rPr>
      </w:pPr>
    </w:p>
    <w:p w14:paraId="1BA18B39" w14:textId="77777777" w:rsidR="00CF5953" w:rsidRDefault="00CF5953" w:rsidP="00414F1D">
      <w:pPr>
        <w:rPr>
          <w:rFonts w:ascii="Times New Roman" w:hAnsi="Times New Roman" w:cs="Times New Roman"/>
          <w:b/>
        </w:rPr>
      </w:pPr>
    </w:p>
    <w:p w14:paraId="1F66C79A" w14:textId="77777777" w:rsidR="00CF5953" w:rsidRDefault="00CF5953" w:rsidP="00414F1D">
      <w:pPr>
        <w:rPr>
          <w:rFonts w:ascii="Times New Roman" w:hAnsi="Times New Roman" w:cs="Times New Roman"/>
          <w:b/>
        </w:rPr>
      </w:pPr>
    </w:p>
    <w:p w14:paraId="450413C5" w14:textId="77777777" w:rsidR="00CF5953" w:rsidRDefault="00CF5953" w:rsidP="00414F1D">
      <w:pPr>
        <w:rPr>
          <w:rFonts w:ascii="Times New Roman" w:hAnsi="Times New Roman" w:cs="Times New Roman"/>
          <w:b/>
        </w:rPr>
      </w:pPr>
    </w:p>
    <w:p w14:paraId="48774894" w14:textId="77777777" w:rsidR="00CF5953" w:rsidRDefault="00CF5953" w:rsidP="00414F1D">
      <w:pPr>
        <w:rPr>
          <w:rFonts w:ascii="Times New Roman" w:hAnsi="Times New Roman" w:cs="Times New Roman"/>
          <w:b/>
        </w:rPr>
      </w:pPr>
    </w:p>
    <w:p w14:paraId="232831B4" w14:textId="77777777" w:rsidR="00CF5953" w:rsidRDefault="00CF5953" w:rsidP="00414F1D">
      <w:pPr>
        <w:rPr>
          <w:rFonts w:ascii="Times New Roman" w:hAnsi="Times New Roman" w:cs="Times New Roman"/>
          <w:b/>
        </w:rPr>
      </w:pPr>
    </w:p>
    <w:p w14:paraId="58079B5C" w14:textId="77777777" w:rsidR="00CF5953" w:rsidRDefault="00CF5953" w:rsidP="00414F1D">
      <w:pPr>
        <w:rPr>
          <w:rFonts w:ascii="Times New Roman" w:hAnsi="Times New Roman" w:cs="Times New Roman"/>
          <w:b/>
        </w:rPr>
      </w:pPr>
    </w:p>
    <w:p w14:paraId="36DFF183" w14:textId="77777777" w:rsidR="00CF5953" w:rsidRDefault="00CF5953" w:rsidP="00414F1D">
      <w:pPr>
        <w:rPr>
          <w:rFonts w:ascii="Times New Roman" w:hAnsi="Times New Roman" w:cs="Times New Roman"/>
          <w:b/>
        </w:rPr>
      </w:pPr>
    </w:p>
    <w:p w14:paraId="29173F01" w14:textId="77777777" w:rsidR="00726376" w:rsidRDefault="00726376" w:rsidP="00414F1D">
      <w:pPr>
        <w:rPr>
          <w:rFonts w:ascii="Times New Roman" w:hAnsi="Times New Roman" w:cs="Times New Roman"/>
          <w:b/>
        </w:rPr>
      </w:pPr>
    </w:p>
    <w:p w14:paraId="7BD8C3BB" w14:textId="77777777" w:rsidR="00726376" w:rsidRDefault="00726376" w:rsidP="00414F1D">
      <w:pPr>
        <w:rPr>
          <w:rFonts w:ascii="Times New Roman" w:hAnsi="Times New Roman" w:cs="Times New Roman"/>
          <w:b/>
        </w:rPr>
      </w:pPr>
    </w:p>
    <w:p w14:paraId="45D9C9E1" w14:textId="77777777" w:rsidR="00726376" w:rsidRDefault="00726376" w:rsidP="00414F1D">
      <w:pPr>
        <w:rPr>
          <w:rFonts w:ascii="Times New Roman" w:hAnsi="Times New Roman" w:cs="Times New Roman"/>
          <w:b/>
        </w:rPr>
      </w:pPr>
    </w:p>
    <w:p w14:paraId="4F229AC6" w14:textId="77777777" w:rsidR="00726376" w:rsidRDefault="00726376" w:rsidP="00414F1D">
      <w:pPr>
        <w:rPr>
          <w:rFonts w:ascii="Times New Roman" w:hAnsi="Times New Roman" w:cs="Times New Roman"/>
          <w:b/>
        </w:rPr>
      </w:pPr>
    </w:p>
    <w:p w14:paraId="7D987631" w14:textId="77777777" w:rsidR="00726376" w:rsidRDefault="00726376" w:rsidP="00414F1D">
      <w:pPr>
        <w:rPr>
          <w:rFonts w:ascii="Times New Roman" w:hAnsi="Times New Roman" w:cs="Times New Roman"/>
          <w:b/>
        </w:rPr>
      </w:pPr>
    </w:p>
    <w:p w14:paraId="5CFB34F4" w14:textId="77777777" w:rsidR="00726376" w:rsidRDefault="00726376" w:rsidP="00414F1D">
      <w:pPr>
        <w:rPr>
          <w:rFonts w:ascii="Times New Roman" w:hAnsi="Times New Roman" w:cs="Times New Roman"/>
          <w:b/>
        </w:rPr>
      </w:pPr>
    </w:p>
    <w:p w14:paraId="2C2B57EC" w14:textId="77777777" w:rsidR="00726376" w:rsidRDefault="00726376" w:rsidP="00414F1D">
      <w:pPr>
        <w:rPr>
          <w:rFonts w:ascii="Times New Roman" w:hAnsi="Times New Roman" w:cs="Times New Roman"/>
          <w:b/>
        </w:rPr>
      </w:pPr>
    </w:p>
    <w:p w14:paraId="15D8C610" w14:textId="77777777" w:rsidR="00726376" w:rsidRDefault="00726376" w:rsidP="00414F1D">
      <w:pPr>
        <w:rPr>
          <w:rFonts w:ascii="Times New Roman" w:hAnsi="Times New Roman" w:cs="Times New Roman"/>
          <w:b/>
        </w:rPr>
      </w:pPr>
    </w:p>
    <w:p w14:paraId="383318AC" w14:textId="77777777" w:rsidR="00726376" w:rsidRDefault="00726376" w:rsidP="00414F1D">
      <w:pPr>
        <w:rPr>
          <w:rFonts w:ascii="Times New Roman" w:hAnsi="Times New Roman" w:cs="Times New Roman"/>
          <w:b/>
        </w:rPr>
      </w:pPr>
    </w:p>
    <w:p w14:paraId="1B46558E" w14:textId="77777777" w:rsidR="00726376" w:rsidRDefault="00726376" w:rsidP="00414F1D">
      <w:pPr>
        <w:rPr>
          <w:rFonts w:ascii="Times New Roman" w:hAnsi="Times New Roman" w:cs="Times New Roman"/>
          <w:b/>
        </w:rPr>
      </w:pPr>
    </w:p>
    <w:p w14:paraId="744CDE9B" w14:textId="77777777" w:rsidR="00726376" w:rsidRDefault="00726376" w:rsidP="00414F1D">
      <w:pPr>
        <w:rPr>
          <w:rFonts w:ascii="Times New Roman" w:hAnsi="Times New Roman" w:cs="Times New Roman"/>
          <w:b/>
        </w:rPr>
      </w:pPr>
    </w:p>
    <w:p w14:paraId="4404DF16" w14:textId="77777777" w:rsidR="00726376" w:rsidRDefault="00726376" w:rsidP="00414F1D">
      <w:pPr>
        <w:rPr>
          <w:rFonts w:ascii="Times New Roman" w:hAnsi="Times New Roman" w:cs="Times New Roman"/>
          <w:b/>
        </w:rPr>
      </w:pPr>
    </w:p>
    <w:p w14:paraId="09EF35B9" w14:textId="77777777" w:rsidR="00726376" w:rsidRDefault="00726376" w:rsidP="00414F1D">
      <w:pPr>
        <w:rPr>
          <w:rFonts w:ascii="Times New Roman" w:hAnsi="Times New Roman" w:cs="Times New Roman"/>
          <w:b/>
        </w:rPr>
      </w:pPr>
    </w:p>
    <w:p w14:paraId="38ECAECF" w14:textId="77777777" w:rsidR="00726376" w:rsidRDefault="00726376" w:rsidP="00414F1D">
      <w:pPr>
        <w:rPr>
          <w:rFonts w:ascii="Times New Roman" w:hAnsi="Times New Roman" w:cs="Times New Roman"/>
          <w:b/>
        </w:rPr>
      </w:pPr>
    </w:p>
    <w:p w14:paraId="6AFB024E" w14:textId="77777777" w:rsidR="00726376" w:rsidRDefault="00726376" w:rsidP="00414F1D">
      <w:pPr>
        <w:rPr>
          <w:rFonts w:ascii="Times New Roman" w:hAnsi="Times New Roman" w:cs="Times New Roman"/>
          <w:b/>
        </w:rPr>
      </w:pPr>
    </w:p>
    <w:p w14:paraId="3A9452A3" w14:textId="77777777" w:rsidR="00726376" w:rsidRDefault="00726376" w:rsidP="00414F1D">
      <w:pPr>
        <w:rPr>
          <w:rFonts w:ascii="Times New Roman" w:hAnsi="Times New Roman" w:cs="Times New Roman"/>
          <w:b/>
        </w:rPr>
      </w:pPr>
    </w:p>
    <w:p w14:paraId="5027FD86" w14:textId="2935D25A" w:rsidR="00304D32" w:rsidRDefault="00304D32" w:rsidP="00414F1D">
      <w:pPr>
        <w:rPr>
          <w:rFonts w:ascii="Times New Roman" w:hAnsi="Times New Roman" w:cs="Times New Roman"/>
          <w:b/>
        </w:rPr>
      </w:pPr>
      <w:bookmarkStart w:id="0" w:name="_GoBack"/>
      <w:bookmarkEnd w:id="0"/>
      <w:r>
        <w:rPr>
          <w:rFonts w:ascii="Times New Roman" w:hAnsi="Times New Roman" w:cs="Times New Roman"/>
          <w:b/>
        </w:rPr>
        <w:t>Question3</w:t>
      </w:r>
    </w:p>
    <w:p w14:paraId="4C501E97" w14:textId="77777777" w:rsidR="00304D32" w:rsidRDefault="00304D32" w:rsidP="00414F1D">
      <w:pPr>
        <w:rPr>
          <w:rFonts w:ascii="Times New Roman" w:hAnsi="Times New Roman" w:cs="Times New Roman"/>
          <w:b/>
        </w:rPr>
      </w:pPr>
    </w:p>
    <w:p w14:paraId="0561DDD4" w14:textId="77777777" w:rsidR="00304D32" w:rsidRDefault="00304D32" w:rsidP="00414F1D">
      <w:pPr>
        <w:rPr>
          <w:rFonts w:ascii="Times New Roman" w:hAnsi="Times New Roman" w:cs="Times New Roman"/>
          <w:b/>
        </w:rPr>
      </w:pPr>
    </w:p>
    <w:p w14:paraId="38B25994" w14:textId="47365A6D" w:rsidR="00304D32" w:rsidRDefault="00304D32" w:rsidP="00414F1D">
      <w:pPr>
        <w:rPr>
          <w:rFonts w:ascii="Times New Roman" w:hAnsi="Times New Roman" w:cs="Times New Roman"/>
          <w:b/>
        </w:rPr>
      </w:pPr>
      <w:r>
        <w:rPr>
          <w:rFonts w:ascii="Times New Roman" w:hAnsi="Times New Roman" w:cs="Times New Roman"/>
          <w:b/>
          <w:noProof/>
        </w:rPr>
        <w:drawing>
          <wp:inline distT="0" distB="0" distL="0" distR="0" wp14:anchorId="3DF29705" wp14:editId="39387D94">
            <wp:extent cx="5930900" cy="2527300"/>
            <wp:effectExtent l="0" t="0" r="12700" b="12700"/>
            <wp:docPr id="8" name="Picture 8" descr="Pictures/Snip20171004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Snip20171004_10.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0900" cy="2527300"/>
                    </a:xfrm>
                    <a:prstGeom prst="rect">
                      <a:avLst/>
                    </a:prstGeom>
                    <a:noFill/>
                    <a:ln>
                      <a:noFill/>
                    </a:ln>
                  </pic:spPr>
                </pic:pic>
              </a:graphicData>
            </a:graphic>
          </wp:inline>
        </w:drawing>
      </w:r>
    </w:p>
    <w:p w14:paraId="57602AB7" w14:textId="77777777" w:rsidR="00A01F1B" w:rsidRDefault="00A01F1B" w:rsidP="00414F1D">
      <w:pPr>
        <w:rPr>
          <w:rFonts w:ascii="Times New Roman" w:hAnsi="Times New Roman" w:cs="Times New Roman"/>
          <w:b/>
        </w:rPr>
      </w:pPr>
    </w:p>
    <w:p w14:paraId="1F53A53E" w14:textId="77777777" w:rsidR="00A01F1B" w:rsidRDefault="00A01F1B" w:rsidP="00414F1D">
      <w:pPr>
        <w:rPr>
          <w:rFonts w:ascii="Times New Roman" w:hAnsi="Times New Roman" w:cs="Times New Roman"/>
          <w:b/>
        </w:rPr>
      </w:pPr>
    </w:p>
    <w:p w14:paraId="66F7118A" w14:textId="77777777" w:rsidR="00A01F1B" w:rsidRDefault="00A01F1B" w:rsidP="00414F1D">
      <w:pPr>
        <w:rPr>
          <w:rFonts w:ascii="Times New Roman" w:hAnsi="Times New Roman" w:cs="Times New Roman"/>
          <w:b/>
        </w:rPr>
      </w:pPr>
    </w:p>
    <w:p w14:paraId="2F68C90E" w14:textId="77777777" w:rsidR="00A01F1B" w:rsidRDefault="00A01F1B" w:rsidP="00414F1D">
      <w:pPr>
        <w:rPr>
          <w:rFonts w:ascii="Times New Roman" w:hAnsi="Times New Roman" w:cs="Times New Roman"/>
          <w:b/>
        </w:rPr>
      </w:pPr>
    </w:p>
    <w:p w14:paraId="61F5E378" w14:textId="77777777" w:rsidR="00A01F1B" w:rsidRDefault="00A01F1B" w:rsidP="00414F1D">
      <w:pPr>
        <w:rPr>
          <w:rFonts w:ascii="Times New Roman" w:hAnsi="Times New Roman" w:cs="Times New Roman"/>
          <w:b/>
        </w:rPr>
      </w:pPr>
    </w:p>
    <w:p w14:paraId="31245414" w14:textId="77777777" w:rsidR="00A01F1B" w:rsidRDefault="00A01F1B" w:rsidP="00414F1D">
      <w:pPr>
        <w:rPr>
          <w:rFonts w:ascii="Times New Roman" w:hAnsi="Times New Roman" w:cs="Times New Roman"/>
          <w:b/>
        </w:rPr>
      </w:pPr>
    </w:p>
    <w:p w14:paraId="59BA42CE" w14:textId="116AD8E3" w:rsidR="00A01F1B" w:rsidRDefault="00CF5953" w:rsidP="00414F1D">
      <w:pPr>
        <w:rPr>
          <w:rFonts w:ascii="Times New Roman" w:hAnsi="Times New Roman" w:cs="Times New Roman"/>
          <w:b/>
        </w:rPr>
      </w:pPr>
      <w:r>
        <w:rPr>
          <w:rFonts w:ascii="Times New Roman" w:hAnsi="Times New Roman" w:cs="Times New Roman"/>
          <w:b/>
        </w:rPr>
        <w:t>Question 4:-</w:t>
      </w:r>
    </w:p>
    <w:p w14:paraId="1687B2E2" w14:textId="77777777" w:rsidR="00304D32" w:rsidRDefault="00414F1D" w:rsidP="00414F1D">
      <w:pPr>
        <w:rPr>
          <w:rFonts w:ascii="Times New Roman" w:hAnsi="Times New Roman" w:cs="Times New Roman"/>
          <w:b/>
        </w:rPr>
      </w:pPr>
      <w:r>
        <w:rPr>
          <w:rFonts w:ascii="Times New Roman" w:hAnsi="Times New Roman" w:cs="Times New Roman"/>
          <w:b/>
        </w:rPr>
        <w:t xml:space="preserve">                                                                       </w:t>
      </w:r>
    </w:p>
    <w:p w14:paraId="13A4D621" w14:textId="77777777" w:rsidR="00304D32" w:rsidRDefault="00304D32" w:rsidP="00414F1D">
      <w:pPr>
        <w:rPr>
          <w:rFonts w:ascii="Times New Roman" w:hAnsi="Times New Roman" w:cs="Times New Roman"/>
          <w:b/>
        </w:rPr>
      </w:pPr>
    </w:p>
    <w:p w14:paraId="35B75BAC" w14:textId="77777777" w:rsidR="00304D32" w:rsidRDefault="00304D32" w:rsidP="00414F1D">
      <w:pPr>
        <w:rPr>
          <w:rFonts w:ascii="Times New Roman" w:hAnsi="Times New Roman" w:cs="Times New Roman"/>
          <w:b/>
        </w:rPr>
      </w:pPr>
    </w:p>
    <w:p w14:paraId="5644AB5A" w14:textId="77777777" w:rsidR="00304D32" w:rsidRDefault="00304D32" w:rsidP="00414F1D">
      <w:pPr>
        <w:rPr>
          <w:rFonts w:ascii="Times New Roman" w:hAnsi="Times New Roman" w:cs="Times New Roman"/>
          <w:b/>
        </w:rPr>
      </w:pPr>
    </w:p>
    <w:p w14:paraId="500B6FA9" w14:textId="236E7BAE" w:rsidR="00414F1D" w:rsidRPr="00414F1D" w:rsidRDefault="00304D32" w:rsidP="00414F1D">
      <w:pPr>
        <w:rPr>
          <w:rFonts w:ascii="Times New Roman" w:hAnsi="Times New Roman" w:cs="Times New Roman"/>
          <w:b/>
          <w:sz w:val="28"/>
          <w:szCs w:val="28"/>
        </w:rPr>
      </w:pPr>
      <w:r>
        <w:rPr>
          <w:rFonts w:ascii="Times New Roman" w:hAnsi="Times New Roman" w:cs="Times New Roman"/>
          <w:b/>
        </w:rPr>
        <w:t xml:space="preserve">                                                                       </w:t>
      </w:r>
      <w:r w:rsidR="00414F1D" w:rsidRPr="00414F1D">
        <w:rPr>
          <w:rFonts w:ascii="Times New Roman" w:hAnsi="Times New Roman" w:cs="Times New Roman"/>
          <w:b/>
          <w:sz w:val="28"/>
          <w:szCs w:val="28"/>
        </w:rPr>
        <w:t>ECG</w:t>
      </w:r>
    </w:p>
    <w:p w14:paraId="61C77F2F" w14:textId="77777777" w:rsidR="00414F1D" w:rsidRDefault="00414F1D" w:rsidP="001A6896">
      <w:pPr>
        <w:jc w:val="center"/>
        <w:rPr>
          <w:rFonts w:ascii="Times New Roman" w:hAnsi="Times New Roman" w:cs="Times New Roman"/>
          <w:b/>
        </w:rPr>
      </w:pPr>
    </w:p>
    <w:p w14:paraId="3D671148" w14:textId="77777777" w:rsidR="00414F1D" w:rsidRDefault="00414F1D" w:rsidP="001A6896">
      <w:pPr>
        <w:jc w:val="center"/>
        <w:rPr>
          <w:rFonts w:ascii="Times New Roman" w:hAnsi="Times New Roman" w:cs="Times New Roman"/>
          <w:b/>
        </w:rPr>
      </w:pPr>
    </w:p>
    <w:p w14:paraId="360EBD84"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Introduction</w:t>
      </w:r>
    </w:p>
    <w:p w14:paraId="6E8939EE" w14:textId="77777777" w:rsidR="001A6896" w:rsidRPr="00DC6418" w:rsidRDefault="001A6896" w:rsidP="001A6896">
      <w:pPr>
        <w:widowControl w:val="0"/>
        <w:autoSpaceDE w:val="0"/>
        <w:autoSpaceDN w:val="0"/>
        <w:adjustRightInd w:val="0"/>
        <w:rPr>
          <w:rFonts w:ascii="Times New Roman" w:hAnsi="Times New Roman" w:cs="Times New Roman"/>
        </w:rPr>
      </w:pPr>
      <w:r w:rsidRPr="00DC6418">
        <w:rPr>
          <w:rFonts w:ascii="Times New Roman" w:hAnsi="Times New Roman" w:cs="Times New Roman"/>
        </w:rPr>
        <w:t xml:space="preserve">The electrical functionality of various organs in the human body is expressed by bioelectrical signals. Amongst all other bioelectrical signals ECG is an important one. The properties and performance of the human heart is reflected by it. ECG conveys important hidden information in the structure of the human heart </w:t>
      </w:r>
      <w:r w:rsidRPr="00DC6418">
        <w:rPr>
          <w:rFonts w:ascii="Times New Roman" w:hAnsi="Times New Roman" w:cs="Times New Roman"/>
        </w:rPr>
        <w:fldChar w:fldCharType="begin" w:fldLock="1"/>
      </w:r>
      <w:r w:rsidRPr="00DC6418">
        <w:rPr>
          <w:rFonts w:ascii="Times New Roman" w:hAnsi="Times New Roman" w:cs="Times New Roman"/>
        </w:rPr>
        <w:instrText>ADDIN CSL_CITATION { "citationItems" : [ { "id" : "ITEM-1", "itemData" : { "author" : [ { "dropping-particle" : "", "family" : "Abishek", "given" : "T K", "non-dropping-particle" : "", "parse-names" : false, "suffix" : "" }, { "dropping-particle" : "", "family" : "Hariharan", "given" : "Sahajhaksh", "non-dropping-particle" : "", "parse-names" : false, "suffix" : "" }, { "dropping-particle" : "V", "family" : "Ramesh", "given" : "Maneesha", "non-dropping-particle" : "", "parse-names" : false, "suffix" : "" } ], "id" : "ITEM-1", "issued" : { "date-parts" : [ [ "0" ] ] }, "title" : "Signal Processing Algorithm for Wireless ECG Monitoring Systems", "type" : "article-journal" }, "uris" : [ "http://www.mendeley.com/documents/?uuid=e6baaca0-355c-45c4-8a5c-4a60cebd8ded" ] } ], "mendeley" : { "formattedCitation" : "[1]", "plainTextFormattedCitation" : "[1]", "previouslyFormattedCitation" : "[1]" }, "properties" : { "noteIndex" : 0 }, "schema" : "https://github.com/citation-style-language/schema/raw/master/csl-citation.json" }</w:instrText>
      </w:r>
      <w:r w:rsidRPr="00DC6418">
        <w:rPr>
          <w:rFonts w:ascii="Times New Roman" w:hAnsi="Times New Roman" w:cs="Times New Roman"/>
        </w:rPr>
        <w:fldChar w:fldCharType="separate"/>
      </w:r>
      <w:r w:rsidRPr="00DC6418">
        <w:rPr>
          <w:rFonts w:ascii="Times New Roman" w:hAnsi="Times New Roman" w:cs="Times New Roman"/>
          <w:noProof/>
        </w:rPr>
        <w:t>[1]</w:t>
      </w:r>
      <w:r w:rsidRPr="00DC6418">
        <w:rPr>
          <w:rFonts w:ascii="Times New Roman" w:hAnsi="Times New Roman" w:cs="Times New Roman"/>
        </w:rPr>
        <w:fldChar w:fldCharType="end"/>
      </w:r>
      <w:r w:rsidRPr="00DC6418">
        <w:rPr>
          <w:rFonts w:ascii="Times New Roman" w:hAnsi="Times New Roman" w:cs="Times New Roman"/>
        </w:rPr>
        <w:t xml:space="preserve">. Extraction of this information is done before its useful interpretation and </w:t>
      </w:r>
      <w:r w:rsidR="00DC6418" w:rsidRPr="00DC6418">
        <w:rPr>
          <w:rFonts w:ascii="Times New Roman" w:hAnsi="Times New Roman" w:cs="Times New Roman"/>
        </w:rPr>
        <w:t>analyses</w:t>
      </w:r>
      <w:r w:rsidRPr="00DC6418">
        <w:rPr>
          <w:rFonts w:ascii="Times New Roman" w:hAnsi="Times New Roman" w:cs="Times New Roman"/>
        </w:rPr>
        <w:t xml:space="preserve">. These extractions of ECG signal information are helpful in identifying and explaining different pathological conditions. Then the ECG is visually </w:t>
      </w:r>
      <w:r w:rsidR="00DC6418" w:rsidRPr="00DC6418">
        <w:rPr>
          <w:rFonts w:ascii="Times New Roman" w:hAnsi="Times New Roman" w:cs="Times New Roman"/>
        </w:rPr>
        <w:t>analyses</w:t>
      </w:r>
      <w:r w:rsidRPr="00DC6418">
        <w:rPr>
          <w:rFonts w:ascii="Times New Roman" w:hAnsi="Times New Roman" w:cs="Times New Roman"/>
        </w:rPr>
        <w:t xml:space="preserve"> on screen or paper to extract the features. To make analysis the time duration of signals plays a very important role, which is why manual analysis of ECG signals is a time consuming process. Manual analysis is accompanied by errors. Hence, to extract significant information ECG signal processing has become a crucial tool, thereby minimizing the </w:t>
      </w:r>
      <w:r w:rsidR="00DC6418" w:rsidRPr="00DC6418">
        <w:rPr>
          <w:rFonts w:ascii="Times New Roman" w:hAnsi="Times New Roman" w:cs="Times New Roman"/>
        </w:rPr>
        <w:t>subjectivisms</w:t>
      </w:r>
      <w:r w:rsidRPr="00DC6418">
        <w:rPr>
          <w:rFonts w:ascii="Times New Roman" w:hAnsi="Times New Roman" w:cs="Times New Roman"/>
        </w:rPr>
        <w:t xml:space="preserve"> of manual analysis. </w:t>
      </w:r>
    </w:p>
    <w:p w14:paraId="21805C85" w14:textId="77777777" w:rsidR="00DC6418" w:rsidRPr="00DC6418" w:rsidRDefault="00DC6418" w:rsidP="001A6896">
      <w:pPr>
        <w:widowControl w:val="0"/>
        <w:autoSpaceDE w:val="0"/>
        <w:autoSpaceDN w:val="0"/>
        <w:adjustRightInd w:val="0"/>
        <w:rPr>
          <w:rFonts w:ascii="Times New Roman" w:hAnsi="Times New Roman" w:cs="Times New Roman"/>
        </w:rPr>
      </w:pPr>
    </w:p>
    <w:p w14:paraId="546A13EF" w14:textId="77777777" w:rsidR="00DC6418" w:rsidRPr="00DC6418" w:rsidRDefault="00DC6418" w:rsidP="001A6896">
      <w:pPr>
        <w:widowControl w:val="0"/>
        <w:autoSpaceDE w:val="0"/>
        <w:autoSpaceDN w:val="0"/>
        <w:adjustRightInd w:val="0"/>
        <w:rPr>
          <w:rFonts w:ascii="Times New Roman" w:hAnsi="Times New Roman" w:cs="Times New Roman"/>
        </w:rPr>
      </w:pPr>
      <w:r w:rsidRPr="00DC6418">
        <w:rPr>
          <w:rFonts w:ascii="Times New Roman" w:hAnsi="Times New Roman" w:cs="Times New Roman"/>
          <w:noProof/>
        </w:rPr>
        <w:drawing>
          <wp:inline distT="0" distB="0" distL="0" distR="0" wp14:anchorId="6F9CAC4B" wp14:editId="688ABB78">
            <wp:extent cx="5943600" cy="3201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nip20171004_2.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01670"/>
                    </a:xfrm>
                    <a:prstGeom prst="rect">
                      <a:avLst/>
                    </a:prstGeom>
                  </pic:spPr>
                </pic:pic>
              </a:graphicData>
            </a:graphic>
          </wp:inline>
        </w:drawing>
      </w:r>
    </w:p>
    <w:p w14:paraId="048BABD1" w14:textId="77777777" w:rsidR="00DC6418" w:rsidRPr="00DC6418" w:rsidRDefault="00DC6418" w:rsidP="00DC6418">
      <w:pPr>
        <w:rPr>
          <w:rFonts w:ascii="Times New Roman" w:hAnsi="Times New Roman" w:cs="Times New Roman"/>
        </w:rPr>
      </w:pPr>
      <w:r w:rsidRPr="00DC6418">
        <w:rPr>
          <w:rFonts w:ascii="Times New Roman" w:hAnsi="Times New Roman" w:cs="Times New Roman"/>
        </w:rPr>
        <w:t xml:space="preserve">                                             Fig. 1( Heart nodes and signal)</w:t>
      </w:r>
    </w:p>
    <w:p w14:paraId="608B8FD6" w14:textId="77777777" w:rsidR="00304D32" w:rsidRDefault="00304D32" w:rsidP="001A6896">
      <w:pPr>
        <w:jc w:val="center"/>
        <w:rPr>
          <w:rFonts w:ascii="Times New Roman" w:hAnsi="Times New Roman" w:cs="Times New Roman"/>
          <w:b/>
        </w:rPr>
      </w:pPr>
    </w:p>
    <w:p w14:paraId="7D4B2B4B"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Electrocardiography</w:t>
      </w:r>
    </w:p>
    <w:p w14:paraId="47C8C931"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Registration of electrical activity against time is known as electrocardiography. During the depolarization and repolarization of the myocardial </w:t>
      </w:r>
      <w:r w:rsidR="00DC6418" w:rsidRPr="00DC6418">
        <w:rPr>
          <w:rFonts w:ascii="Times New Roman" w:hAnsi="Times New Roman" w:cs="Times New Roman"/>
        </w:rPr>
        <w:t>fibers</w:t>
      </w:r>
      <w:r w:rsidRPr="00DC6418">
        <w:rPr>
          <w:rFonts w:ascii="Times New Roman" w:hAnsi="Times New Roman" w:cs="Times New Roman"/>
        </w:rPr>
        <w:t xml:space="preserve"> there is change in the electrical potential difference which is recorded by electrodes places at the limbs and chest. The electrical potentials are generated by the contractile cardiac muscle cells. The waveform generated from ECG is either shown on a screen or is printed in the form of a graph on a paper. ECG is easily cost effective, easily available and readily implemented. It is a non-invasive procedure. ECG can used to scrutinize the abnormal functions of heart which includes blood flow disturbances, arrhythmias and defects in heart morphology. Performance of pacemakers can also be accessed with the help of ECG.</w:t>
      </w:r>
    </w:p>
    <w:p w14:paraId="6519E579" w14:textId="77777777" w:rsidR="00304D32" w:rsidRDefault="00304D32" w:rsidP="001A6896">
      <w:pPr>
        <w:jc w:val="center"/>
        <w:rPr>
          <w:rFonts w:ascii="Times New Roman" w:hAnsi="Times New Roman" w:cs="Times New Roman"/>
        </w:rPr>
      </w:pPr>
    </w:p>
    <w:p w14:paraId="7CDB3AD5" w14:textId="77777777" w:rsidR="001A6896" w:rsidRPr="00304D32" w:rsidRDefault="001A6896" w:rsidP="001A6896">
      <w:pPr>
        <w:jc w:val="center"/>
        <w:rPr>
          <w:rFonts w:ascii="Times New Roman" w:hAnsi="Times New Roman" w:cs="Times New Roman"/>
          <w:b/>
        </w:rPr>
      </w:pPr>
      <w:r w:rsidRPr="00304D32">
        <w:rPr>
          <w:rFonts w:ascii="Times New Roman" w:hAnsi="Times New Roman" w:cs="Times New Roman"/>
          <w:b/>
        </w:rPr>
        <w:t>Conduction system of the heart</w:t>
      </w:r>
    </w:p>
    <w:p w14:paraId="016CFC03"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The Cardiac muscle is made up of two types of cells: cardiomyocytes, which generate electrical potential at the time of contraction and the cells which generate and conduct the action potentials </w:t>
      </w:r>
      <w:r w:rsidRPr="00DC6418">
        <w:rPr>
          <w:rFonts w:ascii="Times New Roman" w:hAnsi="Times New Roman" w:cs="Times New Roman"/>
        </w:rPr>
        <w:fldChar w:fldCharType="begin" w:fldLock="1"/>
      </w:r>
      <w:r w:rsidRPr="00DC6418">
        <w:rPr>
          <w:rFonts w:ascii="Times New Roman" w:hAnsi="Times New Roman" w:cs="Times New Roman"/>
        </w:rPr>
        <w:instrText>ADDIN CSL_CITATION { "citationItems" : [ { "id" : "ITEM-1", "itemData" : { "ISBN" : "9789350900864", "author" : [ { "dropping-particle" : "", "family" : "M", "given" : "Sajjan", "non-dropping-particle" : "", "parse-names" : false, "suffix" : "" } ], "id" : "ITEM-1", "issued" : { "date-parts" : [ [ "2013" ] ] }, "number-of-pages" : "82", "title" : "Learn ECG in a Day: A Systematic Approach", "type" : "book" }, "uris" : [ "http://www.mendeley.com/documents/?uuid=4c1d6bbc-c4b0-4f39-ab49-721c0c7958ed" ] } ], "mendeley" : { "formattedCitation" : "[2]", "plainTextFormattedCitation" : "[2]", "previouslyFormattedCitation" : "[2]" }, "properties" : { "noteIndex" : 0 }, "schema" : "https://github.com/citation-style-language/schema/raw/master/csl-citation.json" }</w:instrText>
      </w:r>
      <w:r w:rsidRPr="00DC6418">
        <w:rPr>
          <w:rFonts w:ascii="Times New Roman" w:hAnsi="Times New Roman" w:cs="Times New Roman"/>
        </w:rPr>
        <w:fldChar w:fldCharType="separate"/>
      </w:r>
      <w:r w:rsidRPr="00DC6418">
        <w:rPr>
          <w:rFonts w:ascii="Times New Roman" w:hAnsi="Times New Roman" w:cs="Times New Roman"/>
          <w:noProof/>
        </w:rPr>
        <w:t>[2]</w:t>
      </w:r>
      <w:r w:rsidRPr="00DC6418">
        <w:rPr>
          <w:rFonts w:ascii="Times New Roman" w:hAnsi="Times New Roman" w:cs="Times New Roman"/>
        </w:rPr>
        <w:fldChar w:fldCharType="end"/>
      </w:r>
      <w:r w:rsidRPr="00DC6418">
        <w:rPr>
          <w:rFonts w:ascii="Times New Roman" w:hAnsi="Times New Roman" w:cs="Times New Roman"/>
        </w:rPr>
        <w:t xml:space="preserve">. These cells depolarize simultaneously. </w:t>
      </w:r>
    </w:p>
    <w:p w14:paraId="4D0CB1AA"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There are five specialized tissues in the conductive system of the heart</w:t>
      </w:r>
    </w:p>
    <w:p w14:paraId="7B08B7E6"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 xml:space="preserve">Sinoatrial node </w:t>
      </w:r>
    </w:p>
    <w:p w14:paraId="1883E280"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Atrioventricular node</w:t>
      </w:r>
    </w:p>
    <w:p w14:paraId="16950A5D"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Bundle of His</w:t>
      </w:r>
    </w:p>
    <w:p w14:paraId="6EBB5EA9"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Right and Left bundle branch</w:t>
      </w:r>
    </w:p>
    <w:p w14:paraId="252B612C"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Purkinje fibres</w:t>
      </w:r>
    </w:p>
    <w:p w14:paraId="0C3B9E7E"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At SA node an impulse arises and traverse through atria which in turn depolarizes the atria. From there the impulse goes to AV node with some delay which in turn will allow atria to contract and pump blood into the ventricles. The impulse then spreads through bundle of His, right and left bundles and Purkinje fibres depolarizing the ventricles. </w:t>
      </w:r>
    </w:p>
    <w:p w14:paraId="663C0284" w14:textId="77777777" w:rsidR="00DC6418" w:rsidRDefault="00DC6418" w:rsidP="001A6896">
      <w:pPr>
        <w:jc w:val="center"/>
        <w:rPr>
          <w:rFonts w:ascii="Times New Roman" w:hAnsi="Times New Roman" w:cs="Times New Roman"/>
          <w:b/>
        </w:rPr>
      </w:pPr>
    </w:p>
    <w:p w14:paraId="27396B61" w14:textId="77777777" w:rsidR="00DC6418" w:rsidRDefault="00DC6418" w:rsidP="001A6896">
      <w:pPr>
        <w:jc w:val="center"/>
        <w:rPr>
          <w:rFonts w:ascii="Times New Roman" w:hAnsi="Times New Roman" w:cs="Times New Roman"/>
          <w:b/>
        </w:rPr>
      </w:pPr>
    </w:p>
    <w:p w14:paraId="60D93184"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ECG Leads</w:t>
      </w:r>
    </w:p>
    <w:p w14:paraId="074D8786"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ECG has twelve leads out of which sic are limb leads and the other six are chest leads as can be shown in figure 1.</w:t>
      </w:r>
    </w:p>
    <w:p w14:paraId="4454C8BE" w14:textId="77777777" w:rsidR="001A6896" w:rsidRPr="00DC6418" w:rsidRDefault="001A6896" w:rsidP="001A6896">
      <w:pPr>
        <w:jc w:val="both"/>
        <w:rPr>
          <w:rFonts w:ascii="Times New Roman" w:hAnsi="Times New Roman" w:cs="Times New Roman"/>
        </w:rPr>
      </w:pPr>
    </w:p>
    <w:p w14:paraId="03A5E92F"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noProof/>
        </w:rPr>
        <w:drawing>
          <wp:inline distT="0" distB="0" distL="0" distR="0" wp14:anchorId="2D46DF1C" wp14:editId="12E9F9F6">
            <wp:extent cx="5486400" cy="3200400"/>
            <wp:effectExtent l="0" t="0" r="254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EEF607B" w14:textId="77777777" w:rsidR="001A6896" w:rsidRPr="00DC6418" w:rsidRDefault="00DC6418" w:rsidP="001A6896">
      <w:pPr>
        <w:jc w:val="both"/>
        <w:rPr>
          <w:rFonts w:ascii="Times New Roman" w:hAnsi="Times New Roman" w:cs="Times New Roman"/>
        </w:rPr>
      </w:pPr>
      <w:r w:rsidRPr="00DC6418">
        <w:rPr>
          <w:rFonts w:ascii="Times New Roman" w:hAnsi="Times New Roman" w:cs="Times New Roman"/>
        </w:rPr>
        <w:t xml:space="preserve">                                                      Figure 2</w:t>
      </w:r>
      <w:r w:rsidR="001A6896" w:rsidRPr="00DC6418">
        <w:rPr>
          <w:rFonts w:ascii="Times New Roman" w:hAnsi="Times New Roman" w:cs="Times New Roman"/>
        </w:rPr>
        <w:t>: Different Leads in ECG.</w:t>
      </w:r>
    </w:p>
    <w:p w14:paraId="10550F33"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The leads are the electrodes which are used to pick up the cells electrical activity which in turn is converted to waves with the help of ECG machine </w:t>
      </w:r>
      <w:r w:rsidRPr="00DC6418">
        <w:rPr>
          <w:rFonts w:ascii="Times New Roman" w:hAnsi="Times New Roman" w:cs="Times New Roman"/>
        </w:rPr>
        <w:fldChar w:fldCharType="begin" w:fldLock="1"/>
      </w:r>
      <w:r w:rsidRPr="00DC6418">
        <w:rPr>
          <w:rFonts w:ascii="Times New Roman" w:hAnsi="Times New Roman" w:cs="Times New Roman"/>
        </w:rPr>
        <w:instrText>ADDIN CSL_CITATION { "citationItems" : [ { "id" : "ITEM-1", "itemData" : { "ISBN" : "9789350900864", "author" : [ { "dropping-particle" : "", "family" : "M", "given" : "Sajjan", "non-dropping-particle" : "", "parse-names" : false, "suffix" : "" } ], "id" : "ITEM-1", "issued" : { "date-parts" : [ [ "2013" ] ] }, "number-of-pages" : "82", "title" : "Learn ECG in a Day: A Systematic Approach", "type" : "book" }, "uris" : [ "http://www.mendeley.com/documents/?uuid=4c1d6bbc-c4b0-4f39-ab49-721c0c7958ed" ] } ], "mendeley" : { "formattedCitation" : "[2]", "plainTextFormattedCitation" : "[2]", "previouslyFormattedCitation" : "[2]" }, "properties" : { "noteIndex" : 0 }, "schema" : "https://github.com/citation-style-language/schema/raw/master/csl-citation.json" }</w:instrText>
      </w:r>
      <w:r w:rsidRPr="00DC6418">
        <w:rPr>
          <w:rFonts w:ascii="Times New Roman" w:hAnsi="Times New Roman" w:cs="Times New Roman"/>
        </w:rPr>
        <w:fldChar w:fldCharType="separate"/>
      </w:r>
      <w:r w:rsidRPr="00DC6418">
        <w:rPr>
          <w:rFonts w:ascii="Times New Roman" w:hAnsi="Times New Roman" w:cs="Times New Roman"/>
          <w:noProof/>
        </w:rPr>
        <w:t>[2]</w:t>
      </w:r>
      <w:r w:rsidRPr="00DC6418">
        <w:rPr>
          <w:rFonts w:ascii="Times New Roman" w:hAnsi="Times New Roman" w:cs="Times New Roman"/>
        </w:rPr>
        <w:fldChar w:fldCharType="end"/>
      </w:r>
      <w:r w:rsidRPr="00DC6418">
        <w:rPr>
          <w:rFonts w:ascii="Times New Roman" w:hAnsi="Times New Roman" w:cs="Times New Roman"/>
        </w:rPr>
        <w:t xml:space="preserve">. </w:t>
      </w:r>
    </w:p>
    <w:p w14:paraId="2A34DA11" w14:textId="77777777" w:rsidR="00DC6418" w:rsidRPr="00DC6418" w:rsidRDefault="00DC6418" w:rsidP="001A6896">
      <w:pPr>
        <w:jc w:val="center"/>
        <w:rPr>
          <w:rFonts w:ascii="Times New Roman" w:hAnsi="Times New Roman" w:cs="Times New Roman"/>
        </w:rPr>
      </w:pPr>
    </w:p>
    <w:p w14:paraId="489E7D0A" w14:textId="77777777" w:rsidR="00DC6418" w:rsidRPr="00DC6418" w:rsidRDefault="00DC6418" w:rsidP="001A6896">
      <w:pPr>
        <w:jc w:val="center"/>
        <w:rPr>
          <w:rFonts w:ascii="Times New Roman" w:hAnsi="Times New Roman" w:cs="Times New Roman"/>
        </w:rPr>
      </w:pPr>
    </w:p>
    <w:p w14:paraId="032FD1B0" w14:textId="77777777" w:rsidR="00DC6418" w:rsidRPr="00DC6418" w:rsidRDefault="00DC6418" w:rsidP="001A6896">
      <w:pPr>
        <w:jc w:val="center"/>
        <w:rPr>
          <w:rFonts w:ascii="Times New Roman" w:hAnsi="Times New Roman" w:cs="Times New Roman"/>
        </w:rPr>
      </w:pPr>
    </w:p>
    <w:p w14:paraId="5C8BF360" w14:textId="77777777" w:rsidR="00DC6418" w:rsidRPr="00DC6418" w:rsidRDefault="00DC6418" w:rsidP="001A6896">
      <w:pPr>
        <w:jc w:val="center"/>
        <w:rPr>
          <w:rFonts w:ascii="Times New Roman" w:hAnsi="Times New Roman" w:cs="Times New Roman"/>
        </w:rPr>
      </w:pPr>
    </w:p>
    <w:p w14:paraId="00048AB0" w14:textId="77777777" w:rsidR="00DC6418" w:rsidRPr="00DC6418" w:rsidRDefault="00DC6418" w:rsidP="001A6896">
      <w:pPr>
        <w:jc w:val="center"/>
        <w:rPr>
          <w:rFonts w:ascii="Times New Roman" w:hAnsi="Times New Roman" w:cs="Times New Roman"/>
        </w:rPr>
      </w:pPr>
    </w:p>
    <w:p w14:paraId="49494021" w14:textId="77777777" w:rsidR="00DC6418" w:rsidRPr="00DC6418" w:rsidRDefault="00DC6418" w:rsidP="001A6896">
      <w:pPr>
        <w:jc w:val="center"/>
        <w:rPr>
          <w:rFonts w:ascii="Times New Roman" w:hAnsi="Times New Roman" w:cs="Times New Roman"/>
        </w:rPr>
      </w:pPr>
    </w:p>
    <w:p w14:paraId="1A2E02B1" w14:textId="77777777" w:rsidR="00DC6418" w:rsidRPr="00DC6418" w:rsidRDefault="00DC6418" w:rsidP="001A6896">
      <w:pPr>
        <w:jc w:val="center"/>
        <w:rPr>
          <w:rFonts w:ascii="Times New Roman" w:hAnsi="Times New Roman" w:cs="Times New Roman"/>
        </w:rPr>
      </w:pPr>
    </w:p>
    <w:p w14:paraId="7229F353" w14:textId="77777777" w:rsidR="00DC6418" w:rsidRDefault="00DC6418" w:rsidP="001A6896">
      <w:pPr>
        <w:jc w:val="center"/>
        <w:rPr>
          <w:rFonts w:ascii="Times New Roman" w:hAnsi="Times New Roman" w:cs="Times New Roman"/>
        </w:rPr>
      </w:pPr>
    </w:p>
    <w:p w14:paraId="4E68ABBD" w14:textId="77777777" w:rsidR="00DC6418" w:rsidRDefault="00DC6418" w:rsidP="001A6896">
      <w:pPr>
        <w:jc w:val="center"/>
        <w:rPr>
          <w:rFonts w:ascii="Times New Roman" w:hAnsi="Times New Roman" w:cs="Times New Roman"/>
        </w:rPr>
      </w:pPr>
    </w:p>
    <w:p w14:paraId="4841074E" w14:textId="77777777" w:rsidR="00CF5953" w:rsidRDefault="00CF5953" w:rsidP="001A6896">
      <w:pPr>
        <w:jc w:val="center"/>
        <w:rPr>
          <w:rFonts w:ascii="Times New Roman" w:hAnsi="Times New Roman" w:cs="Times New Roman"/>
          <w:b/>
        </w:rPr>
      </w:pPr>
    </w:p>
    <w:p w14:paraId="01C21794" w14:textId="77777777" w:rsidR="00CF5953" w:rsidRDefault="00CF5953" w:rsidP="001A6896">
      <w:pPr>
        <w:jc w:val="center"/>
        <w:rPr>
          <w:rFonts w:ascii="Times New Roman" w:hAnsi="Times New Roman" w:cs="Times New Roman"/>
          <w:b/>
        </w:rPr>
      </w:pPr>
    </w:p>
    <w:p w14:paraId="0E0F2CE2" w14:textId="77777777" w:rsidR="00CF5953" w:rsidRDefault="00CF5953" w:rsidP="001A6896">
      <w:pPr>
        <w:jc w:val="center"/>
        <w:rPr>
          <w:rFonts w:ascii="Times New Roman" w:hAnsi="Times New Roman" w:cs="Times New Roman"/>
          <w:b/>
        </w:rPr>
      </w:pPr>
    </w:p>
    <w:p w14:paraId="7739A2B5" w14:textId="77777777" w:rsidR="00CF5953" w:rsidRDefault="00CF5953" w:rsidP="001A6896">
      <w:pPr>
        <w:jc w:val="center"/>
        <w:rPr>
          <w:rFonts w:ascii="Times New Roman" w:hAnsi="Times New Roman" w:cs="Times New Roman"/>
          <w:b/>
        </w:rPr>
      </w:pPr>
    </w:p>
    <w:p w14:paraId="7923EAF8" w14:textId="77777777" w:rsidR="00CF5953" w:rsidRDefault="00CF5953" w:rsidP="001A6896">
      <w:pPr>
        <w:jc w:val="center"/>
        <w:rPr>
          <w:rFonts w:ascii="Times New Roman" w:hAnsi="Times New Roman" w:cs="Times New Roman"/>
          <w:b/>
        </w:rPr>
      </w:pPr>
    </w:p>
    <w:p w14:paraId="71FA179D" w14:textId="77777777" w:rsidR="00CF5953" w:rsidRDefault="00CF5953" w:rsidP="001A6896">
      <w:pPr>
        <w:jc w:val="center"/>
        <w:rPr>
          <w:rFonts w:ascii="Times New Roman" w:hAnsi="Times New Roman" w:cs="Times New Roman"/>
          <w:b/>
        </w:rPr>
      </w:pPr>
    </w:p>
    <w:p w14:paraId="2268D50D" w14:textId="77777777" w:rsidR="00CF5953" w:rsidRDefault="00CF5953" w:rsidP="001A6896">
      <w:pPr>
        <w:jc w:val="center"/>
        <w:rPr>
          <w:rFonts w:ascii="Times New Roman" w:hAnsi="Times New Roman" w:cs="Times New Roman"/>
          <w:b/>
        </w:rPr>
      </w:pPr>
    </w:p>
    <w:p w14:paraId="2AC226AB" w14:textId="77777777" w:rsidR="00CF5953" w:rsidRDefault="00CF5953" w:rsidP="001A6896">
      <w:pPr>
        <w:jc w:val="center"/>
        <w:rPr>
          <w:rFonts w:ascii="Times New Roman" w:hAnsi="Times New Roman" w:cs="Times New Roman"/>
          <w:b/>
        </w:rPr>
      </w:pPr>
    </w:p>
    <w:p w14:paraId="75524AE1" w14:textId="77777777" w:rsidR="00CF5953" w:rsidRDefault="00CF5953" w:rsidP="001A6896">
      <w:pPr>
        <w:jc w:val="center"/>
        <w:rPr>
          <w:rFonts w:ascii="Times New Roman" w:hAnsi="Times New Roman" w:cs="Times New Roman"/>
          <w:b/>
        </w:rPr>
      </w:pPr>
    </w:p>
    <w:p w14:paraId="710F94FE" w14:textId="77777777" w:rsidR="00CF5953" w:rsidRDefault="00CF5953" w:rsidP="001A6896">
      <w:pPr>
        <w:jc w:val="center"/>
        <w:rPr>
          <w:rFonts w:ascii="Times New Roman" w:hAnsi="Times New Roman" w:cs="Times New Roman"/>
          <w:b/>
        </w:rPr>
      </w:pPr>
    </w:p>
    <w:p w14:paraId="209163C7"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Interpretation</w:t>
      </w:r>
    </w:p>
    <w:p w14:paraId="04AD9546" w14:textId="77777777" w:rsidR="00DC6418" w:rsidRDefault="00DC6418" w:rsidP="001A6896">
      <w:pPr>
        <w:jc w:val="center"/>
        <w:rPr>
          <w:rFonts w:ascii="Times New Roman" w:hAnsi="Times New Roman" w:cs="Times New Roman"/>
        </w:rPr>
      </w:pPr>
    </w:p>
    <w:p w14:paraId="124458F4" w14:textId="77777777" w:rsidR="001A6896" w:rsidRPr="00DC6418" w:rsidRDefault="001A6896" w:rsidP="001A6896">
      <w:pPr>
        <w:jc w:val="center"/>
        <w:rPr>
          <w:rFonts w:ascii="Times New Roman" w:hAnsi="Times New Roman" w:cs="Times New Roman"/>
        </w:rPr>
      </w:pPr>
      <w:r w:rsidRPr="00DC6418">
        <w:rPr>
          <w:rFonts w:ascii="Times New Roman" w:hAnsi="Times New Roman" w:cs="Times New Roman"/>
          <w:noProof/>
        </w:rPr>
        <w:drawing>
          <wp:inline distT="0" distB="0" distL="0" distR="0" wp14:anchorId="3526FC1A" wp14:editId="33A251F4">
            <wp:extent cx="3054350" cy="2146300"/>
            <wp:effectExtent l="0" t="0" r="0" b="6350"/>
            <wp:docPr id="3" name="Picture 3" descr="C:\Users\Benazeer\AppData\Local\Microsoft\Windows\INetCache\Content.Word\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azeer\AppData\Local\Microsoft\Windows\INetCache\Content.Word\Capture.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2037"/>
                    <a:stretch/>
                  </pic:blipFill>
                  <pic:spPr bwMode="auto">
                    <a:xfrm>
                      <a:off x="0" y="0"/>
                      <a:ext cx="3054350" cy="2146300"/>
                    </a:xfrm>
                    <a:prstGeom prst="rect">
                      <a:avLst/>
                    </a:prstGeom>
                    <a:noFill/>
                    <a:ln>
                      <a:noFill/>
                    </a:ln>
                    <a:extLst>
                      <a:ext uri="{53640926-AAD7-44D8-BBD7-CCE9431645EC}">
                        <a14:shadowObscured xmlns:a14="http://schemas.microsoft.com/office/drawing/2010/main"/>
                      </a:ext>
                    </a:extLst>
                  </pic:spPr>
                </pic:pic>
              </a:graphicData>
            </a:graphic>
          </wp:inline>
        </w:drawing>
      </w:r>
    </w:p>
    <w:p w14:paraId="631536CB" w14:textId="77777777" w:rsidR="001A6896" w:rsidRPr="00DC6418" w:rsidRDefault="00DC6418" w:rsidP="001A6896">
      <w:pPr>
        <w:jc w:val="center"/>
        <w:rPr>
          <w:rFonts w:ascii="Times New Roman" w:hAnsi="Times New Roman" w:cs="Times New Roman"/>
        </w:rPr>
      </w:pPr>
      <w:r w:rsidRPr="00DC6418">
        <w:rPr>
          <w:rFonts w:ascii="Times New Roman" w:hAnsi="Times New Roman" w:cs="Times New Roman"/>
        </w:rPr>
        <w:t>Figure 3</w:t>
      </w:r>
      <w:r w:rsidR="001A6896" w:rsidRPr="00DC6418">
        <w:rPr>
          <w:rFonts w:ascii="Times New Roman" w:hAnsi="Times New Roman" w:cs="Times New Roman"/>
        </w:rPr>
        <w:t xml:space="preserve">: ECG Waveform </w:t>
      </w:r>
      <w:r w:rsidR="001A6896" w:rsidRPr="00DC6418">
        <w:rPr>
          <w:rFonts w:ascii="Times New Roman" w:hAnsi="Times New Roman" w:cs="Times New Roman"/>
        </w:rPr>
        <w:fldChar w:fldCharType="begin" w:fldLock="1"/>
      </w:r>
      <w:r w:rsidR="001A6896" w:rsidRPr="00DC6418">
        <w:rPr>
          <w:rFonts w:ascii="Times New Roman" w:hAnsi="Times New Roman" w:cs="Times New Roman"/>
        </w:rPr>
        <w:instrText>ADDIN CSL_CITATION { "citationItems" : [ { "id" : "ITEM-1", "itemData" : { "URL" : "https://ekg.academy/ekg-waveform-lesson", "accessed" : { "date-parts" : [ [ "2017", "10", "4" ] ] }, "id" : "ITEM-1", "issued" : { "date-parts" : [ [ "0" ] ] }, "title" : "EKG Waveform | Lessons | Drills", "type" : "webpage" }, "uris" : [ "http://www.mendeley.com/documents/?uuid=e186b29d-7b30-3c7a-a94c-98ad45ef71cb" ] } ], "mendeley" : { "formattedCitation" : "[3]", "plainTextFormattedCitation" : "[3]" }, "properties" : { "noteIndex" : 0 }, "schema" : "https://github.com/citation-style-language/schema/raw/master/csl-citation.json" }</w:instrText>
      </w:r>
      <w:r w:rsidR="001A6896" w:rsidRPr="00DC6418">
        <w:rPr>
          <w:rFonts w:ascii="Times New Roman" w:hAnsi="Times New Roman" w:cs="Times New Roman"/>
        </w:rPr>
        <w:fldChar w:fldCharType="separate"/>
      </w:r>
      <w:r w:rsidR="001A6896" w:rsidRPr="00DC6418">
        <w:rPr>
          <w:rFonts w:ascii="Times New Roman" w:hAnsi="Times New Roman" w:cs="Times New Roman"/>
          <w:noProof/>
        </w:rPr>
        <w:t>[3]</w:t>
      </w:r>
      <w:r w:rsidR="001A6896" w:rsidRPr="00DC6418">
        <w:rPr>
          <w:rFonts w:ascii="Times New Roman" w:hAnsi="Times New Roman" w:cs="Times New Roman"/>
        </w:rPr>
        <w:fldChar w:fldCharType="end"/>
      </w:r>
      <w:r w:rsidR="001A6896" w:rsidRPr="00DC6418">
        <w:rPr>
          <w:rFonts w:ascii="Times New Roman" w:hAnsi="Times New Roman" w:cs="Times New Roman"/>
        </w:rPr>
        <w:t>.</w:t>
      </w:r>
    </w:p>
    <w:p w14:paraId="3FE405C1"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PR Interval: Atrioventricular conduction time.</w:t>
      </w:r>
    </w:p>
    <w:p w14:paraId="29BD8831"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QRS Complex: Ventricular Depolarization.</w:t>
      </w:r>
    </w:p>
    <w:p w14:paraId="671E99CA"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QT Interval: Ventricular activity (depolarization and repolarization).</w:t>
      </w:r>
    </w:p>
    <w:p w14:paraId="1BFEB9FE"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ST Interval: Early part of ventricular repolarization.</w:t>
      </w:r>
    </w:p>
    <w:p w14:paraId="1632166C"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1A92FC36"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13E26854"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6FC927A5" w14:textId="77777777" w:rsidR="00E0089C" w:rsidRPr="00DC6418" w:rsidRDefault="00DC6418" w:rsidP="00A03473">
      <w:pPr>
        <w:widowControl w:val="0"/>
        <w:autoSpaceDE w:val="0"/>
        <w:autoSpaceDN w:val="0"/>
        <w:adjustRightInd w:val="0"/>
        <w:rPr>
          <w:rFonts w:ascii="Times New Roman" w:hAnsi="Times New Roman" w:cs="Times New Roman"/>
          <w:b/>
          <w:color w:val="000000"/>
        </w:rPr>
      </w:pPr>
      <w:r w:rsidRPr="00DC6418">
        <w:rPr>
          <w:rFonts w:ascii="Times New Roman" w:hAnsi="Times New Roman" w:cs="Times New Roman"/>
          <w:b/>
          <w:color w:val="000000"/>
        </w:rPr>
        <w:t xml:space="preserve">                                                           </w:t>
      </w:r>
      <w:r>
        <w:rPr>
          <w:rFonts w:ascii="Times New Roman" w:hAnsi="Times New Roman" w:cs="Times New Roman"/>
          <w:b/>
          <w:color w:val="000000"/>
        </w:rPr>
        <w:t xml:space="preserve"> </w:t>
      </w:r>
      <w:r w:rsidRPr="00DC6418">
        <w:rPr>
          <w:rFonts w:ascii="Times New Roman" w:hAnsi="Times New Roman" w:cs="Times New Roman"/>
          <w:b/>
          <w:color w:val="000000"/>
        </w:rPr>
        <w:t>ECG Signal</w:t>
      </w:r>
    </w:p>
    <w:p w14:paraId="1302C993"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6CFBBDC7"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xml:space="preserve">ECG signal processing and analysis include a number of step among which the most important is </w:t>
      </w:r>
    </w:p>
    <w:p w14:paraId="10AC7009"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Amplification of signal and its A/C converter</w:t>
      </w:r>
    </w:p>
    <w:p w14:paraId="4252BCBF"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Noise Elimination</w:t>
      </w:r>
    </w:p>
    <w:p w14:paraId="7B1FBD0E"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Feature selection</w:t>
      </w:r>
    </w:p>
    <w:p w14:paraId="0BA4C1D8"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4AAD2368"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xml:space="preserve">All these features are really important because these steps shows the quality of overall process in a effective way.On the other hand signal amplification and A/C converter are perform in Hardware and Noise elimination perform by the computational power. </w:t>
      </w:r>
    </w:p>
    <w:p w14:paraId="6F341F80"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3DA95FB8"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Processing of ECG signals:-</w:t>
      </w:r>
    </w:p>
    <w:p w14:paraId="25C9F72D"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501C5150"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ECG signal is a important diagnostic information in cardiology. So, if you want to use this information, the signals has to be properly recorded and processed so you can perform an  analysis. ECG signals are quasi-periodic of relatively low amplitude .When you are recorded ECG signals there are high probability they are affected by the noise. If order to perform the analysis you need to suppress noise to get better result.</w:t>
      </w:r>
    </w:p>
    <w:p w14:paraId="69684D57"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The First step of overall processing is an analog to digital conversion, in order to eliminate the noise the further methods has to be feature selection, wave classification and analysis.</w:t>
      </w:r>
    </w:p>
    <w:p w14:paraId="616BF64B"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The overall ECG signal Processing include the following steps</w:t>
      </w:r>
    </w:p>
    <w:p w14:paraId="05D48679"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453780A9" w14:textId="77777777" w:rsidR="00DC6418" w:rsidRDefault="00DC6418" w:rsidP="00A03473">
      <w:pPr>
        <w:widowControl w:val="0"/>
        <w:autoSpaceDE w:val="0"/>
        <w:autoSpaceDN w:val="0"/>
        <w:adjustRightInd w:val="0"/>
        <w:rPr>
          <w:rFonts w:ascii="Times New Roman" w:hAnsi="Times New Roman" w:cs="Times New Roman"/>
          <w:color w:val="000000"/>
        </w:rPr>
      </w:pPr>
    </w:p>
    <w:p w14:paraId="7D4FAFC7" w14:textId="77777777" w:rsidR="00DC6418" w:rsidRDefault="00DC6418" w:rsidP="00A03473">
      <w:pPr>
        <w:widowControl w:val="0"/>
        <w:autoSpaceDE w:val="0"/>
        <w:autoSpaceDN w:val="0"/>
        <w:adjustRightInd w:val="0"/>
        <w:rPr>
          <w:rFonts w:ascii="Times New Roman" w:hAnsi="Times New Roman" w:cs="Times New Roman"/>
          <w:color w:val="000000"/>
        </w:rPr>
      </w:pPr>
    </w:p>
    <w:p w14:paraId="75176412"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Signal amplification</w:t>
      </w:r>
    </w:p>
    <w:p w14:paraId="1D66ED45"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Analog to digital conversion</w:t>
      </w:r>
    </w:p>
    <w:p w14:paraId="10A924BF"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Noise suppression (filtering)</w:t>
      </w:r>
    </w:p>
    <w:p w14:paraId="43F35B19"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Data Compression</w:t>
      </w:r>
    </w:p>
    <w:p w14:paraId="69FAB242" w14:textId="77777777" w:rsidR="00A51C9E" w:rsidRPr="00DC6418" w:rsidRDefault="00A03473" w:rsidP="00A03473">
      <w:pPr>
        <w:rPr>
          <w:rFonts w:ascii="Times New Roman" w:hAnsi="Times New Roman" w:cs="Times New Roman"/>
          <w:color w:val="000000"/>
        </w:rPr>
      </w:pPr>
      <w:r w:rsidRPr="00DC6418">
        <w:rPr>
          <w:rFonts w:ascii="Times New Roman" w:hAnsi="Times New Roman" w:cs="Times New Roman"/>
          <w:color w:val="000000"/>
        </w:rPr>
        <w:t>Features selection</w:t>
      </w:r>
    </w:p>
    <w:p w14:paraId="5195888F" w14:textId="77777777" w:rsidR="00A51C9E" w:rsidRPr="00DC6418" w:rsidRDefault="00A51C9E" w:rsidP="00A51C9E">
      <w:pPr>
        <w:rPr>
          <w:rFonts w:ascii="Times New Roman" w:hAnsi="Times New Roman" w:cs="Times New Roman"/>
          <w:color w:val="000000"/>
        </w:rPr>
      </w:pPr>
      <w:r w:rsidRPr="00DC6418">
        <w:rPr>
          <w:rFonts w:ascii="Times New Roman" w:hAnsi="Times New Roman" w:cs="Times New Roman"/>
          <w:color w:val="000000"/>
        </w:rPr>
        <w:t>Signal Classification</w:t>
      </w:r>
    </w:p>
    <w:p w14:paraId="70A4B614" w14:textId="77777777" w:rsidR="00A51C9E" w:rsidRPr="00DC6418" w:rsidRDefault="00A51C9E" w:rsidP="00A51C9E">
      <w:pPr>
        <w:rPr>
          <w:rFonts w:ascii="Times New Roman" w:hAnsi="Times New Roman" w:cs="Times New Roman"/>
          <w:color w:val="000000"/>
        </w:rPr>
      </w:pPr>
      <w:r w:rsidRPr="00DC6418">
        <w:rPr>
          <w:rFonts w:ascii="Times New Roman" w:hAnsi="Times New Roman" w:cs="Times New Roman"/>
          <w:color w:val="000000"/>
        </w:rPr>
        <w:t>Interpretation</w:t>
      </w:r>
    </w:p>
    <w:p w14:paraId="79EA1F30" w14:textId="77777777" w:rsidR="00A51C9E" w:rsidRPr="00DC6418" w:rsidRDefault="00A51C9E" w:rsidP="00A03473">
      <w:pPr>
        <w:rPr>
          <w:rFonts w:ascii="Times New Roman" w:hAnsi="Times New Roman" w:cs="Times New Roman"/>
          <w:color w:val="000000"/>
        </w:rPr>
      </w:pPr>
    </w:p>
    <w:p w14:paraId="25BB7371" w14:textId="77777777" w:rsidR="00A2545A" w:rsidRPr="00DC6418" w:rsidRDefault="00A51C9E" w:rsidP="00A03473">
      <w:pPr>
        <w:rPr>
          <w:rFonts w:ascii="Times New Roman" w:hAnsi="Times New Roman" w:cs="Times New Roman"/>
          <w:color w:val="000000"/>
        </w:rPr>
      </w:pPr>
      <w:r w:rsidRPr="00DC6418">
        <w:rPr>
          <w:rFonts w:ascii="Times New Roman" w:hAnsi="Times New Roman" w:cs="Times New Roman"/>
          <w:color w:val="000000"/>
        </w:rPr>
        <w:t xml:space="preserve">   </w:t>
      </w:r>
      <w:r w:rsidRPr="00DC6418">
        <w:rPr>
          <w:rFonts w:ascii="Times New Roman" w:hAnsi="Times New Roman" w:cs="Times New Roman"/>
          <w:noProof/>
        </w:rPr>
        <w:drawing>
          <wp:inline distT="0" distB="0" distL="0" distR="0" wp14:anchorId="752ED5AE" wp14:editId="20C85E76">
            <wp:extent cx="4513707" cy="208710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ip20171004_1.png"/>
                    <pic:cNvPicPr/>
                  </pic:nvPicPr>
                  <pic:blipFill>
                    <a:blip r:embed="rId17">
                      <a:extLst>
                        <a:ext uri="{28A0092B-C50C-407E-A947-70E740481C1C}">
                          <a14:useLocalDpi xmlns:a14="http://schemas.microsoft.com/office/drawing/2010/main" val="0"/>
                        </a:ext>
                      </a:extLst>
                    </a:blip>
                    <a:stretch>
                      <a:fillRect/>
                    </a:stretch>
                  </pic:blipFill>
                  <pic:spPr>
                    <a:xfrm>
                      <a:off x="0" y="0"/>
                      <a:ext cx="4612618" cy="2132842"/>
                    </a:xfrm>
                    <a:prstGeom prst="rect">
                      <a:avLst/>
                    </a:prstGeom>
                  </pic:spPr>
                </pic:pic>
              </a:graphicData>
            </a:graphic>
          </wp:inline>
        </w:drawing>
      </w:r>
    </w:p>
    <w:p w14:paraId="23488B65"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 xml:space="preserve">                                                             Fig.4 ECG signal processing</w:t>
      </w:r>
    </w:p>
    <w:p w14:paraId="31187743" w14:textId="77777777" w:rsidR="00A51C9E" w:rsidRPr="00DC6418" w:rsidRDefault="00A51C9E" w:rsidP="00A03473">
      <w:pPr>
        <w:rPr>
          <w:rFonts w:ascii="Times New Roman" w:hAnsi="Times New Roman" w:cs="Times New Roman"/>
          <w:color w:val="000000"/>
        </w:rPr>
      </w:pPr>
    </w:p>
    <w:p w14:paraId="12A40974" w14:textId="77777777" w:rsidR="00A51C9E" w:rsidRPr="00DC6418" w:rsidRDefault="00A51C9E" w:rsidP="00A03473">
      <w:pPr>
        <w:rPr>
          <w:rFonts w:ascii="Times New Roman" w:hAnsi="Times New Roman" w:cs="Times New Roman"/>
          <w:color w:val="000000"/>
        </w:rPr>
      </w:pPr>
      <w:r w:rsidRPr="00CF5953">
        <w:rPr>
          <w:rFonts w:ascii="Times New Roman" w:hAnsi="Times New Roman" w:cs="Times New Roman"/>
          <w:i/>
          <w:color w:val="000000"/>
        </w:rPr>
        <w:t>Amplification of ECG signals</w:t>
      </w:r>
      <w:r w:rsidRPr="00DC6418">
        <w:rPr>
          <w:rFonts w:ascii="Times New Roman" w:hAnsi="Times New Roman" w:cs="Times New Roman"/>
          <w:color w:val="000000"/>
        </w:rPr>
        <w:t>:-</w:t>
      </w:r>
    </w:p>
    <w:p w14:paraId="3A0B5EE3" w14:textId="77777777" w:rsidR="00A51C9E" w:rsidRPr="00DC6418" w:rsidRDefault="00A51C9E" w:rsidP="00A03473">
      <w:pPr>
        <w:rPr>
          <w:rFonts w:ascii="Times New Roman" w:hAnsi="Times New Roman" w:cs="Times New Roman"/>
          <w:color w:val="000000"/>
        </w:rPr>
      </w:pPr>
    </w:p>
    <w:p w14:paraId="614409B2" w14:textId="77777777" w:rsidR="00A51C9E" w:rsidRPr="00DC6418" w:rsidRDefault="00A51C9E" w:rsidP="00A03473">
      <w:pPr>
        <w:rPr>
          <w:rFonts w:ascii="Times New Roman" w:hAnsi="Times New Roman" w:cs="Times New Roman"/>
          <w:color w:val="000000"/>
        </w:rPr>
      </w:pPr>
      <w:r w:rsidRPr="00DC6418">
        <w:rPr>
          <w:rFonts w:ascii="Times New Roman" w:hAnsi="Times New Roman" w:cs="Times New Roman"/>
          <w:color w:val="000000"/>
        </w:rPr>
        <w:t>You can recorder the ECG signals from various part of the body.</w:t>
      </w:r>
      <w:r w:rsidR="002447ED" w:rsidRPr="00DC6418">
        <w:rPr>
          <w:rFonts w:ascii="Times New Roman" w:hAnsi="Times New Roman" w:cs="Times New Roman"/>
          <w:color w:val="000000"/>
        </w:rPr>
        <w:t xml:space="preserve"> </w:t>
      </w:r>
      <w:r w:rsidRPr="00DC6418">
        <w:rPr>
          <w:rFonts w:ascii="Times New Roman" w:hAnsi="Times New Roman" w:cs="Times New Roman"/>
          <w:color w:val="000000"/>
        </w:rPr>
        <w:t>But for the ECG we will recorded signals from the skin of chest and limbs.</w:t>
      </w:r>
      <w:r w:rsidR="002447ED" w:rsidRPr="00DC6418">
        <w:rPr>
          <w:rFonts w:ascii="Times New Roman" w:hAnsi="Times New Roman" w:cs="Times New Roman"/>
          <w:color w:val="000000"/>
        </w:rPr>
        <w:t xml:space="preserve"> </w:t>
      </w:r>
      <w:r w:rsidR="00914C9C" w:rsidRPr="00DC6418">
        <w:rPr>
          <w:rFonts w:ascii="Times New Roman" w:hAnsi="Times New Roman" w:cs="Times New Roman"/>
          <w:color w:val="000000"/>
        </w:rPr>
        <w:t>ECG signals are different from the microvolt to millivolt range. Because of this small range the signals need to be amplified in order to get better result for analysis.</w:t>
      </w:r>
      <w:r w:rsidR="002447ED" w:rsidRPr="00DC6418">
        <w:rPr>
          <w:rFonts w:ascii="Times New Roman" w:hAnsi="Times New Roman" w:cs="Times New Roman"/>
          <w:color w:val="000000"/>
        </w:rPr>
        <w:t xml:space="preserve"> We perform galvanic separation for safety requirements in signal amplification of signal processing in first steps. </w:t>
      </w:r>
      <w:r w:rsidR="00BA3834" w:rsidRPr="00DC6418">
        <w:rPr>
          <w:rFonts w:ascii="Times New Roman" w:hAnsi="Times New Roman" w:cs="Times New Roman"/>
          <w:color w:val="000000"/>
        </w:rPr>
        <w:t>In this process, signal is amplified several times to get a better result.</w:t>
      </w:r>
    </w:p>
    <w:p w14:paraId="0A34ECB3" w14:textId="77777777" w:rsidR="00BA3834" w:rsidRPr="00DC6418" w:rsidRDefault="00BA3834" w:rsidP="00A03473">
      <w:pPr>
        <w:rPr>
          <w:rFonts w:ascii="Times New Roman" w:hAnsi="Times New Roman" w:cs="Times New Roman"/>
          <w:color w:val="000000"/>
        </w:rPr>
      </w:pPr>
    </w:p>
    <w:p w14:paraId="2B694C3F" w14:textId="77777777" w:rsidR="007A4EE6" w:rsidRPr="00DC6418" w:rsidRDefault="00B268A8" w:rsidP="00A03473">
      <w:pPr>
        <w:rPr>
          <w:rFonts w:ascii="Times New Roman" w:hAnsi="Times New Roman" w:cs="Times New Roman"/>
          <w:color w:val="000000"/>
        </w:rPr>
      </w:pPr>
      <w:r w:rsidRPr="00CF5953">
        <w:rPr>
          <w:rFonts w:ascii="Times New Roman" w:hAnsi="Times New Roman" w:cs="Times New Roman"/>
          <w:i/>
          <w:color w:val="000000"/>
        </w:rPr>
        <w:t>Analog to Digital Conversion</w:t>
      </w:r>
      <w:r w:rsidRPr="00DC6418">
        <w:rPr>
          <w:rFonts w:ascii="Times New Roman" w:hAnsi="Times New Roman" w:cs="Times New Roman"/>
          <w:color w:val="000000"/>
        </w:rPr>
        <w:t xml:space="preserve"> :-  In the process of analog to digital conversion</w:t>
      </w:r>
      <w:r w:rsidR="00F334AF" w:rsidRPr="00DC6418">
        <w:rPr>
          <w:rFonts w:ascii="Times New Roman" w:hAnsi="Times New Roman" w:cs="Times New Roman"/>
          <w:color w:val="000000"/>
        </w:rPr>
        <w:t xml:space="preserve">, </w:t>
      </w:r>
      <w:r w:rsidR="007D283A" w:rsidRPr="00DC6418">
        <w:rPr>
          <w:rFonts w:ascii="Times New Roman" w:hAnsi="Times New Roman" w:cs="Times New Roman"/>
          <w:color w:val="000000"/>
        </w:rPr>
        <w:t xml:space="preserve"> analog signal is converted into the digital signal which can be </w:t>
      </w:r>
      <w:r w:rsidR="00F334AF" w:rsidRPr="00DC6418">
        <w:rPr>
          <w:rFonts w:ascii="Times New Roman" w:hAnsi="Times New Roman" w:cs="Times New Roman"/>
          <w:color w:val="000000"/>
        </w:rPr>
        <w:t>further</w:t>
      </w:r>
      <w:r w:rsidR="007D283A" w:rsidRPr="00DC6418">
        <w:rPr>
          <w:rFonts w:ascii="Times New Roman" w:hAnsi="Times New Roman" w:cs="Times New Roman"/>
          <w:color w:val="000000"/>
        </w:rPr>
        <w:t xml:space="preserve"> stored in</w:t>
      </w:r>
      <w:r w:rsidR="00F334AF" w:rsidRPr="00DC6418">
        <w:rPr>
          <w:rFonts w:ascii="Times New Roman" w:hAnsi="Times New Roman" w:cs="Times New Roman"/>
          <w:color w:val="000000"/>
        </w:rPr>
        <w:t xml:space="preserve"> computer to further processing. In ECG we get analog signals from the our body part</w:t>
      </w:r>
      <w:r w:rsidR="00DC450B" w:rsidRPr="00DC6418">
        <w:rPr>
          <w:rFonts w:ascii="Times New Roman" w:hAnsi="Times New Roman" w:cs="Times New Roman"/>
          <w:color w:val="000000"/>
        </w:rPr>
        <w:t xml:space="preserve"> and than we convert those signal in discrete digital signals to perform the computer process on them.</w:t>
      </w:r>
    </w:p>
    <w:p w14:paraId="019ECFBA" w14:textId="77777777" w:rsidR="00F31F53" w:rsidRPr="00DC6418" w:rsidRDefault="00F31F53" w:rsidP="00A03473">
      <w:pPr>
        <w:rPr>
          <w:rFonts w:ascii="Times New Roman" w:hAnsi="Times New Roman" w:cs="Times New Roman"/>
          <w:color w:val="000000"/>
        </w:rPr>
      </w:pPr>
    </w:p>
    <w:p w14:paraId="4493C6F2" w14:textId="77777777" w:rsidR="00F31F53" w:rsidRPr="00DC6418" w:rsidRDefault="00F31F53" w:rsidP="00A03473">
      <w:pPr>
        <w:rPr>
          <w:rFonts w:ascii="Times New Roman" w:hAnsi="Times New Roman" w:cs="Times New Roman"/>
          <w:color w:val="000000"/>
        </w:rPr>
      </w:pPr>
      <w:r w:rsidRPr="00CF5953">
        <w:rPr>
          <w:rFonts w:ascii="Times New Roman" w:hAnsi="Times New Roman" w:cs="Times New Roman"/>
          <w:i/>
          <w:color w:val="000000"/>
        </w:rPr>
        <w:t xml:space="preserve">Noise </w:t>
      </w:r>
      <w:r w:rsidR="00F25C20" w:rsidRPr="00CF5953">
        <w:rPr>
          <w:rFonts w:ascii="Times New Roman" w:hAnsi="Times New Roman" w:cs="Times New Roman"/>
          <w:i/>
          <w:color w:val="000000"/>
        </w:rPr>
        <w:t>Suppression</w:t>
      </w:r>
      <w:r w:rsidRPr="00DC6418">
        <w:rPr>
          <w:rFonts w:ascii="Times New Roman" w:hAnsi="Times New Roman" w:cs="Times New Roman"/>
          <w:color w:val="000000"/>
        </w:rPr>
        <w:t>:-</w:t>
      </w:r>
      <w:r w:rsidR="00F25C20" w:rsidRPr="00DC6418">
        <w:rPr>
          <w:rFonts w:ascii="Times New Roman" w:hAnsi="Times New Roman" w:cs="Times New Roman"/>
          <w:color w:val="000000"/>
        </w:rPr>
        <w:t xml:space="preserve"> </w:t>
      </w:r>
      <w:r w:rsidR="00A22FD1" w:rsidRPr="00DC6418">
        <w:rPr>
          <w:rFonts w:ascii="Times New Roman" w:hAnsi="Times New Roman" w:cs="Times New Roman"/>
          <w:color w:val="000000"/>
        </w:rPr>
        <w:t>ECG signal always affected by the noise.</w:t>
      </w:r>
      <w:r w:rsidR="00F25C20" w:rsidRPr="00DC6418">
        <w:rPr>
          <w:rFonts w:ascii="Times New Roman" w:hAnsi="Times New Roman" w:cs="Times New Roman"/>
          <w:color w:val="000000"/>
        </w:rPr>
        <w:t xml:space="preserve"> </w:t>
      </w:r>
      <w:r w:rsidR="00A22FD1" w:rsidRPr="00DC6418">
        <w:rPr>
          <w:rFonts w:ascii="Times New Roman" w:hAnsi="Times New Roman" w:cs="Times New Roman"/>
          <w:color w:val="000000"/>
        </w:rPr>
        <w:t>Out of the all noise muscle noise and frequency noise are the</w:t>
      </w:r>
      <w:r w:rsidR="00F25C20" w:rsidRPr="00DC6418">
        <w:rPr>
          <w:rFonts w:ascii="Times New Roman" w:hAnsi="Times New Roman" w:cs="Times New Roman"/>
          <w:color w:val="000000"/>
        </w:rPr>
        <w:t xml:space="preserve"> </w:t>
      </w:r>
      <w:r w:rsidR="00A22FD1" w:rsidRPr="00DC6418">
        <w:rPr>
          <w:rFonts w:ascii="Times New Roman" w:hAnsi="Times New Roman" w:cs="Times New Roman"/>
          <w:color w:val="000000"/>
        </w:rPr>
        <w:t xml:space="preserve">most </w:t>
      </w:r>
      <w:r w:rsidR="00F25C20" w:rsidRPr="00DC6418">
        <w:rPr>
          <w:rFonts w:ascii="Times New Roman" w:hAnsi="Times New Roman" w:cs="Times New Roman"/>
          <w:color w:val="000000"/>
        </w:rPr>
        <w:t xml:space="preserve">one that are </w:t>
      </w:r>
      <w:r w:rsidR="00A22FD1" w:rsidRPr="00DC6418">
        <w:rPr>
          <w:rFonts w:ascii="Times New Roman" w:hAnsi="Times New Roman" w:cs="Times New Roman"/>
          <w:color w:val="000000"/>
        </w:rPr>
        <w:t>difficult to handle.</w:t>
      </w:r>
      <w:r w:rsidR="00F25C20" w:rsidRPr="00DC6418">
        <w:rPr>
          <w:rFonts w:ascii="Times New Roman" w:hAnsi="Times New Roman" w:cs="Times New Roman"/>
          <w:color w:val="000000"/>
        </w:rPr>
        <w:t xml:space="preserve"> So, we used computer software to remove this noise to get out ECG signals</w:t>
      </w:r>
    </w:p>
    <w:p w14:paraId="74440A7A" w14:textId="77777777" w:rsidR="00F25C20" w:rsidRPr="00DC6418" w:rsidRDefault="00F25C20" w:rsidP="00A03473">
      <w:pPr>
        <w:rPr>
          <w:rFonts w:ascii="Times New Roman" w:hAnsi="Times New Roman" w:cs="Times New Roman"/>
          <w:color w:val="000000"/>
        </w:rPr>
      </w:pPr>
    </w:p>
    <w:p w14:paraId="7152EA72" w14:textId="77777777" w:rsidR="00F25C20" w:rsidRPr="00DC6418" w:rsidRDefault="00F25C20" w:rsidP="00A03473">
      <w:pPr>
        <w:rPr>
          <w:rFonts w:ascii="Times New Roman" w:hAnsi="Times New Roman" w:cs="Times New Roman"/>
          <w:color w:val="000000"/>
        </w:rPr>
      </w:pPr>
      <w:r w:rsidRPr="00CF5953">
        <w:rPr>
          <w:rFonts w:ascii="Times New Roman" w:hAnsi="Times New Roman" w:cs="Times New Roman"/>
          <w:i/>
          <w:color w:val="000000"/>
        </w:rPr>
        <w:t>Data Compression</w:t>
      </w:r>
      <w:r w:rsidRPr="00DC6418">
        <w:rPr>
          <w:rFonts w:ascii="Times New Roman" w:hAnsi="Times New Roman" w:cs="Times New Roman"/>
          <w:color w:val="000000"/>
        </w:rPr>
        <w:t xml:space="preserve">:- In this ECG signals concern a transformation of data to some other format in order to enhance effectiveness of processing . We can reduce an amount of information to be proceed. </w:t>
      </w:r>
    </w:p>
    <w:p w14:paraId="14F908A2" w14:textId="77777777" w:rsidR="00F25C20" w:rsidRPr="00DC6418" w:rsidRDefault="00F25C20" w:rsidP="00A03473">
      <w:pPr>
        <w:rPr>
          <w:rFonts w:ascii="Times New Roman" w:hAnsi="Times New Roman" w:cs="Times New Roman"/>
          <w:color w:val="000000"/>
        </w:rPr>
      </w:pPr>
    </w:p>
    <w:p w14:paraId="30CCF403" w14:textId="77777777" w:rsidR="00F25C20" w:rsidRPr="00DC6418" w:rsidRDefault="00F25C20" w:rsidP="00A03473">
      <w:pPr>
        <w:rPr>
          <w:rFonts w:ascii="Times New Roman" w:hAnsi="Times New Roman" w:cs="Times New Roman"/>
          <w:color w:val="000000"/>
        </w:rPr>
      </w:pPr>
      <w:r w:rsidRPr="00CF5953">
        <w:rPr>
          <w:rFonts w:ascii="Times New Roman" w:hAnsi="Times New Roman" w:cs="Times New Roman"/>
          <w:i/>
          <w:color w:val="000000"/>
        </w:rPr>
        <w:t>Features Extraction</w:t>
      </w:r>
      <w:r w:rsidRPr="00DC6418">
        <w:rPr>
          <w:rFonts w:ascii="Times New Roman" w:hAnsi="Times New Roman" w:cs="Times New Roman"/>
          <w:color w:val="000000"/>
        </w:rPr>
        <w:t>:- The main step of ECG signal is analysis of signal formation of a features space that is a collection of data that fully capture of the signal. We try to get the high discriminatory power which is important to get the ECG signal. However they are could be define in frequency domain. It is also possible to extract features at different domain.</w:t>
      </w:r>
    </w:p>
    <w:p w14:paraId="41B9E3AB" w14:textId="77777777" w:rsidR="00F25C20" w:rsidRPr="00DC6418" w:rsidRDefault="00F25C20" w:rsidP="00A03473">
      <w:pPr>
        <w:rPr>
          <w:rFonts w:ascii="Times New Roman" w:hAnsi="Times New Roman" w:cs="Times New Roman"/>
          <w:color w:val="000000"/>
        </w:rPr>
      </w:pPr>
    </w:p>
    <w:p w14:paraId="135FE307" w14:textId="77777777" w:rsidR="00F25C20" w:rsidRPr="00DC6418" w:rsidRDefault="00F25C20" w:rsidP="00A03473">
      <w:pPr>
        <w:rPr>
          <w:rFonts w:ascii="Times New Roman" w:hAnsi="Times New Roman" w:cs="Times New Roman"/>
          <w:color w:val="000000"/>
        </w:rPr>
      </w:pPr>
      <w:r w:rsidRPr="00CF5953">
        <w:rPr>
          <w:rFonts w:ascii="Times New Roman" w:hAnsi="Times New Roman" w:cs="Times New Roman"/>
          <w:i/>
          <w:color w:val="000000"/>
        </w:rPr>
        <w:t>ECG signal classification</w:t>
      </w:r>
      <w:r w:rsidRPr="00DC6418">
        <w:rPr>
          <w:rFonts w:ascii="Times New Roman" w:hAnsi="Times New Roman" w:cs="Times New Roman"/>
          <w:color w:val="000000"/>
        </w:rPr>
        <w:t>:-The classification of ECG signal are the discrimination of P-QRS-T signal complex as belong to the existing class. But the discrimination</w:t>
      </w:r>
      <w:r w:rsidR="00DC6418" w:rsidRPr="00DC6418">
        <w:rPr>
          <w:rFonts w:ascii="Times New Roman" w:hAnsi="Times New Roman" w:cs="Times New Roman"/>
          <w:color w:val="000000"/>
        </w:rPr>
        <w:t xml:space="preserve"> is mostly based n the shape of the QRS complex. The shape of QRS complex expressed in the term of shape, width and slope of R wave.</w:t>
      </w:r>
    </w:p>
    <w:p w14:paraId="60953718" w14:textId="77777777" w:rsidR="00A51C9E" w:rsidRPr="00DC6418" w:rsidRDefault="00A51C9E" w:rsidP="00A03473">
      <w:pPr>
        <w:rPr>
          <w:rFonts w:ascii="Times New Roman" w:hAnsi="Times New Roman" w:cs="Times New Roman"/>
          <w:color w:val="000000"/>
        </w:rPr>
      </w:pPr>
    </w:p>
    <w:p w14:paraId="576F6C5C"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Ventricular complex VC</w:t>
      </w:r>
    </w:p>
    <w:p w14:paraId="689CDAB0"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Supraventricular complex SVC</w:t>
      </w:r>
    </w:p>
    <w:p w14:paraId="647E86E6"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Premature ventricular complex PVC</w:t>
      </w:r>
    </w:p>
    <w:p w14:paraId="650A1426"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Premature supraventricular complex PSVC</w:t>
      </w:r>
    </w:p>
    <w:p w14:paraId="4EB3D38A" w14:textId="77777777" w:rsidR="00DC6418" w:rsidRPr="00DC6418" w:rsidRDefault="00DC6418" w:rsidP="00A03473">
      <w:pPr>
        <w:rPr>
          <w:rFonts w:ascii="Times New Roman" w:hAnsi="Times New Roman" w:cs="Times New Roman"/>
          <w:color w:val="000000"/>
        </w:rPr>
      </w:pPr>
    </w:p>
    <w:p w14:paraId="63C737E3"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 xml:space="preserve">Basically, P-QRS-T complex in ECG signal from a basic analysis of the heart rhythm distribution. </w:t>
      </w:r>
    </w:p>
    <w:p w14:paraId="6CB7E8BD" w14:textId="77777777" w:rsidR="00A51C9E" w:rsidRPr="00DC6418" w:rsidRDefault="00A51C9E" w:rsidP="00A03473">
      <w:pPr>
        <w:rPr>
          <w:rFonts w:ascii="Times New Roman" w:hAnsi="Times New Roman" w:cs="Times New Roman"/>
          <w:color w:val="000000"/>
        </w:rPr>
      </w:pPr>
    </w:p>
    <w:p w14:paraId="66687C5D" w14:textId="77777777" w:rsidR="0046611D" w:rsidRPr="00DC6418" w:rsidRDefault="0046611D" w:rsidP="00A03473">
      <w:pPr>
        <w:rPr>
          <w:rFonts w:ascii="Times New Roman" w:hAnsi="Times New Roman" w:cs="Times New Roman"/>
          <w:color w:val="000000"/>
        </w:rPr>
      </w:pPr>
    </w:p>
    <w:p w14:paraId="5177F698" w14:textId="77777777" w:rsidR="0046611D" w:rsidRDefault="0046611D" w:rsidP="00A03473">
      <w:pPr>
        <w:rPr>
          <w:rFonts w:ascii="Times New Roman" w:hAnsi="Times New Roman" w:cs="Times New Roman"/>
        </w:rPr>
      </w:pPr>
    </w:p>
    <w:p w14:paraId="023BF3E6" w14:textId="77777777" w:rsidR="00DC6418" w:rsidRDefault="00DC6418" w:rsidP="00A03473">
      <w:pPr>
        <w:rPr>
          <w:rFonts w:ascii="Times New Roman" w:hAnsi="Times New Roman" w:cs="Times New Roman"/>
        </w:rPr>
      </w:pPr>
    </w:p>
    <w:p w14:paraId="51086764" w14:textId="77777777" w:rsidR="00DC6418" w:rsidRDefault="00DC6418" w:rsidP="00A03473">
      <w:pPr>
        <w:rPr>
          <w:rFonts w:ascii="Times New Roman" w:hAnsi="Times New Roman" w:cs="Times New Roman"/>
        </w:rPr>
      </w:pPr>
    </w:p>
    <w:p w14:paraId="4A7340F2" w14:textId="77777777" w:rsidR="00DC6418" w:rsidRDefault="00DC6418" w:rsidP="00A03473">
      <w:pPr>
        <w:rPr>
          <w:rFonts w:ascii="Times New Roman" w:hAnsi="Times New Roman" w:cs="Times New Roman"/>
        </w:rPr>
      </w:pPr>
    </w:p>
    <w:p w14:paraId="428F57AF" w14:textId="77777777" w:rsidR="00DC6418" w:rsidRDefault="00DC6418" w:rsidP="00A03473">
      <w:pPr>
        <w:rPr>
          <w:rFonts w:ascii="Times New Roman" w:hAnsi="Times New Roman" w:cs="Times New Roman"/>
        </w:rPr>
      </w:pPr>
    </w:p>
    <w:p w14:paraId="1023B144" w14:textId="77777777" w:rsidR="00DC6418" w:rsidRDefault="00DC6418" w:rsidP="00A03473">
      <w:pPr>
        <w:rPr>
          <w:rFonts w:ascii="Times New Roman" w:hAnsi="Times New Roman" w:cs="Times New Roman"/>
        </w:rPr>
      </w:pPr>
    </w:p>
    <w:p w14:paraId="44542544" w14:textId="77777777" w:rsidR="00DC6418" w:rsidRDefault="00DC6418" w:rsidP="00A03473">
      <w:pPr>
        <w:rPr>
          <w:rFonts w:ascii="Times New Roman" w:hAnsi="Times New Roman" w:cs="Times New Roman"/>
        </w:rPr>
      </w:pPr>
    </w:p>
    <w:p w14:paraId="6B2677F1" w14:textId="77777777" w:rsidR="00DC6418" w:rsidRDefault="00DC6418" w:rsidP="00A03473">
      <w:pPr>
        <w:rPr>
          <w:rFonts w:ascii="Times New Roman" w:hAnsi="Times New Roman" w:cs="Times New Roman"/>
        </w:rPr>
      </w:pPr>
    </w:p>
    <w:p w14:paraId="3DD45B60" w14:textId="77777777" w:rsidR="00DC6418" w:rsidRDefault="00DC6418" w:rsidP="00A03473">
      <w:pPr>
        <w:rPr>
          <w:rFonts w:ascii="Times New Roman" w:hAnsi="Times New Roman" w:cs="Times New Roman"/>
        </w:rPr>
      </w:pPr>
    </w:p>
    <w:p w14:paraId="16C25169" w14:textId="77777777" w:rsidR="00DC6418" w:rsidRDefault="00DC6418" w:rsidP="00A03473">
      <w:pPr>
        <w:rPr>
          <w:rFonts w:ascii="Times New Roman" w:hAnsi="Times New Roman" w:cs="Times New Roman"/>
        </w:rPr>
      </w:pPr>
    </w:p>
    <w:p w14:paraId="37B9F353" w14:textId="77777777" w:rsidR="00DC6418" w:rsidRDefault="00DC6418" w:rsidP="00A03473">
      <w:pPr>
        <w:rPr>
          <w:rFonts w:ascii="Times New Roman" w:hAnsi="Times New Roman" w:cs="Times New Roman"/>
        </w:rPr>
      </w:pPr>
    </w:p>
    <w:p w14:paraId="73B88A3F" w14:textId="77777777" w:rsidR="00DC6418" w:rsidRDefault="00DC6418" w:rsidP="00A03473">
      <w:pPr>
        <w:rPr>
          <w:rFonts w:ascii="Times New Roman" w:hAnsi="Times New Roman" w:cs="Times New Roman"/>
        </w:rPr>
      </w:pPr>
    </w:p>
    <w:p w14:paraId="099C7D97" w14:textId="77777777" w:rsidR="00DC6418" w:rsidRDefault="00DC6418" w:rsidP="00A03473">
      <w:pPr>
        <w:rPr>
          <w:rFonts w:ascii="Times New Roman" w:hAnsi="Times New Roman" w:cs="Times New Roman"/>
        </w:rPr>
      </w:pPr>
    </w:p>
    <w:p w14:paraId="538AB025" w14:textId="77777777" w:rsidR="00DC6418" w:rsidRDefault="00DC6418" w:rsidP="00A03473">
      <w:pPr>
        <w:rPr>
          <w:rFonts w:ascii="Times New Roman" w:hAnsi="Times New Roman" w:cs="Times New Roman"/>
        </w:rPr>
      </w:pPr>
    </w:p>
    <w:p w14:paraId="0A944E51" w14:textId="77777777" w:rsidR="00DC6418" w:rsidRDefault="00DC6418" w:rsidP="00A03473">
      <w:pPr>
        <w:rPr>
          <w:rFonts w:ascii="Times New Roman" w:hAnsi="Times New Roman" w:cs="Times New Roman"/>
        </w:rPr>
      </w:pPr>
    </w:p>
    <w:p w14:paraId="768D28DA" w14:textId="77777777" w:rsidR="00DC6418" w:rsidRDefault="00DC6418" w:rsidP="00A03473">
      <w:pPr>
        <w:rPr>
          <w:rFonts w:ascii="Times New Roman" w:hAnsi="Times New Roman" w:cs="Times New Roman"/>
        </w:rPr>
      </w:pPr>
    </w:p>
    <w:p w14:paraId="20653293" w14:textId="77777777" w:rsidR="00DC6418" w:rsidRDefault="00DC6418" w:rsidP="00A03473">
      <w:pPr>
        <w:rPr>
          <w:rFonts w:ascii="Times New Roman" w:hAnsi="Times New Roman" w:cs="Times New Roman"/>
        </w:rPr>
      </w:pPr>
    </w:p>
    <w:p w14:paraId="65520326" w14:textId="77777777" w:rsidR="00DC6418" w:rsidRDefault="00DC6418" w:rsidP="00A03473">
      <w:pPr>
        <w:rPr>
          <w:rFonts w:ascii="Times New Roman" w:hAnsi="Times New Roman" w:cs="Times New Roman"/>
        </w:rPr>
      </w:pPr>
    </w:p>
    <w:p w14:paraId="164FA92A" w14:textId="77777777" w:rsidR="00DC6418" w:rsidRDefault="00DC6418" w:rsidP="00A03473">
      <w:pPr>
        <w:rPr>
          <w:rFonts w:ascii="Times New Roman" w:hAnsi="Times New Roman" w:cs="Times New Roman"/>
        </w:rPr>
      </w:pPr>
    </w:p>
    <w:p w14:paraId="09197A5E" w14:textId="77777777" w:rsidR="00DC6418" w:rsidRDefault="00DC6418" w:rsidP="00A03473">
      <w:pPr>
        <w:rPr>
          <w:rFonts w:ascii="Times New Roman" w:hAnsi="Times New Roman" w:cs="Times New Roman"/>
        </w:rPr>
      </w:pPr>
    </w:p>
    <w:p w14:paraId="31780DEA" w14:textId="77777777" w:rsidR="00DC6418" w:rsidRDefault="00DC6418" w:rsidP="00A03473">
      <w:pPr>
        <w:rPr>
          <w:rFonts w:ascii="Times New Roman" w:hAnsi="Times New Roman" w:cs="Times New Roman"/>
        </w:rPr>
      </w:pPr>
    </w:p>
    <w:p w14:paraId="65BA9276" w14:textId="77777777" w:rsidR="00DC6418" w:rsidRDefault="00DC6418" w:rsidP="00A03473">
      <w:pPr>
        <w:rPr>
          <w:rFonts w:ascii="Times New Roman" w:hAnsi="Times New Roman" w:cs="Times New Roman"/>
        </w:rPr>
      </w:pPr>
    </w:p>
    <w:p w14:paraId="4191AB82" w14:textId="77777777" w:rsidR="00DC6418" w:rsidRDefault="00DC6418" w:rsidP="00A03473">
      <w:pPr>
        <w:rPr>
          <w:rFonts w:ascii="Times New Roman" w:hAnsi="Times New Roman" w:cs="Times New Roman"/>
        </w:rPr>
      </w:pPr>
    </w:p>
    <w:p w14:paraId="0C6D709F" w14:textId="77777777" w:rsidR="00DC6418" w:rsidRDefault="00DC6418" w:rsidP="00A03473">
      <w:pPr>
        <w:rPr>
          <w:rFonts w:ascii="Times New Roman" w:hAnsi="Times New Roman" w:cs="Times New Roman"/>
        </w:rPr>
      </w:pPr>
    </w:p>
    <w:p w14:paraId="5D8647CC" w14:textId="77777777" w:rsidR="00DC6418" w:rsidRDefault="00DC6418" w:rsidP="00A03473">
      <w:pPr>
        <w:rPr>
          <w:rFonts w:ascii="Times New Roman" w:hAnsi="Times New Roman" w:cs="Times New Roman"/>
        </w:rPr>
      </w:pPr>
    </w:p>
    <w:p w14:paraId="037D3441" w14:textId="77777777" w:rsidR="00DC6418" w:rsidRDefault="00DC6418" w:rsidP="00A03473">
      <w:pPr>
        <w:rPr>
          <w:rFonts w:ascii="Times New Roman" w:hAnsi="Times New Roman" w:cs="Times New Roman"/>
        </w:rPr>
      </w:pPr>
    </w:p>
    <w:p w14:paraId="754A5E9A" w14:textId="77777777" w:rsidR="00DC6418" w:rsidRDefault="00DC6418" w:rsidP="00A03473">
      <w:pPr>
        <w:rPr>
          <w:rFonts w:ascii="Times New Roman" w:hAnsi="Times New Roman" w:cs="Times New Roman"/>
        </w:rPr>
      </w:pPr>
    </w:p>
    <w:p w14:paraId="411C349A" w14:textId="77777777" w:rsidR="00DC6418" w:rsidRDefault="00DC6418" w:rsidP="00A03473">
      <w:pPr>
        <w:rPr>
          <w:rFonts w:ascii="Times New Roman" w:hAnsi="Times New Roman" w:cs="Times New Roman"/>
        </w:rPr>
      </w:pPr>
    </w:p>
    <w:p w14:paraId="721ADF1E" w14:textId="77777777" w:rsidR="00DC6418" w:rsidRDefault="00DC6418" w:rsidP="00A03473">
      <w:pPr>
        <w:rPr>
          <w:rFonts w:ascii="Times New Roman" w:hAnsi="Times New Roman" w:cs="Times New Roman"/>
        </w:rPr>
      </w:pPr>
    </w:p>
    <w:p w14:paraId="0BEE86AD" w14:textId="77777777" w:rsidR="00DC6418" w:rsidRDefault="00DC6418" w:rsidP="00A03473">
      <w:pPr>
        <w:rPr>
          <w:rFonts w:ascii="Times New Roman" w:hAnsi="Times New Roman" w:cs="Times New Roman"/>
        </w:rPr>
      </w:pPr>
      <w:r>
        <w:rPr>
          <w:rFonts w:ascii="Times New Roman" w:hAnsi="Times New Roman" w:cs="Times New Roman"/>
        </w:rPr>
        <w:t>Reference:-</w:t>
      </w:r>
    </w:p>
    <w:p w14:paraId="58B1493A" w14:textId="77777777" w:rsidR="00DC6418" w:rsidRPr="00741206" w:rsidRDefault="00DC6418" w:rsidP="00DC6418">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41206">
        <w:rPr>
          <w:rFonts w:ascii="Times New Roman" w:hAnsi="Times New Roman" w:cs="Times New Roman"/>
          <w:noProof/>
        </w:rPr>
        <w:t>[1]</w:t>
      </w:r>
      <w:r w:rsidRPr="00741206">
        <w:rPr>
          <w:rFonts w:ascii="Times New Roman" w:hAnsi="Times New Roman" w:cs="Times New Roman"/>
          <w:noProof/>
        </w:rPr>
        <w:tab/>
        <w:t>T. K. Abishek, S. Hariharan, and M. V Ramesh, “Signal Processing Algorithm for Wireless ECG Monitoring Systems.”</w:t>
      </w:r>
    </w:p>
    <w:p w14:paraId="2453209F" w14:textId="77777777" w:rsidR="00DC6418" w:rsidRPr="00741206" w:rsidRDefault="00DC6418" w:rsidP="00DC6418">
      <w:pPr>
        <w:widowControl w:val="0"/>
        <w:autoSpaceDE w:val="0"/>
        <w:autoSpaceDN w:val="0"/>
        <w:adjustRightInd w:val="0"/>
        <w:ind w:left="640" w:hanging="640"/>
        <w:rPr>
          <w:rFonts w:ascii="Times New Roman" w:hAnsi="Times New Roman" w:cs="Times New Roman"/>
          <w:noProof/>
        </w:rPr>
      </w:pPr>
      <w:r w:rsidRPr="00741206">
        <w:rPr>
          <w:rFonts w:ascii="Times New Roman" w:hAnsi="Times New Roman" w:cs="Times New Roman"/>
          <w:noProof/>
        </w:rPr>
        <w:t>[2]</w:t>
      </w:r>
      <w:r w:rsidRPr="00741206">
        <w:rPr>
          <w:rFonts w:ascii="Times New Roman" w:hAnsi="Times New Roman" w:cs="Times New Roman"/>
          <w:noProof/>
        </w:rPr>
        <w:tab/>
        <w:t xml:space="preserve">S. M, </w:t>
      </w:r>
      <w:r w:rsidRPr="00741206">
        <w:rPr>
          <w:rFonts w:ascii="Times New Roman" w:hAnsi="Times New Roman" w:cs="Times New Roman"/>
          <w:i/>
          <w:iCs/>
          <w:noProof/>
        </w:rPr>
        <w:t>Learn ECG in a Day: A Systematic Approach</w:t>
      </w:r>
      <w:r w:rsidRPr="00741206">
        <w:rPr>
          <w:rFonts w:ascii="Times New Roman" w:hAnsi="Times New Roman" w:cs="Times New Roman"/>
          <w:noProof/>
        </w:rPr>
        <w:t>. 2013.</w:t>
      </w:r>
    </w:p>
    <w:p w14:paraId="2417327B" w14:textId="77777777" w:rsidR="00DC6418" w:rsidRPr="00741206" w:rsidRDefault="00DC6418" w:rsidP="00DC6418">
      <w:pPr>
        <w:widowControl w:val="0"/>
        <w:autoSpaceDE w:val="0"/>
        <w:autoSpaceDN w:val="0"/>
        <w:adjustRightInd w:val="0"/>
        <w:ind w:left="640" w:hanging="640"/>
        <w:rPr>
          <w:rFonts w:ascii="Times New Roman" w:hAnsi="Times New Roman" w:cs="Times New Roman"/>
          <w:noProof/>
        </w:rPr>
      </w:pPr>
      <w:r w:rsidRPr="00741206">
        <w:rPr>
          <w:rFonts w:ascii="Times New Roman" w:hAnsi="Times New Roman" w:cs="Times New Roman"/>
          <w:noProof/>
        </w:rPr>
        <w:t>[3]</w:t>
      </w:r>
      <w:r w:rsidRPr="00741206">
        <w:rPr>
          <w:rFonts w:ascii="Times New Roman" w:hAnsi="Times New Roman" w:cs="Times New Roman"/>
          <w:noProof/>
        </w:rPr>
        <w:tab/>
        <w:t>“EKG Waveform | Lessons | Drills.” [Online]. Available: https://ekg.academy/ekg-waveform-lesson. [Accessed: 04-Oct-2017].</w:t>
      </w:r>
    </w:p>
    <w:p w14:paraId="28F84D6F" w14:textId="77777777" w:rsidR="00DC6418" w:rsidRDefault="00DC6418" w:rsidP="00DC6418">
      <w:pPr>
        <w:rPr>
          <w:rFonts w:ascii="Times New Roman" w:hAnsi="Times New Roman" w:cs="Times New Roman"/>
        </w:rPr>
      </w:pPr>
      <w:r>
        <w:rPr>
          <w:rFonts w:ascii="Times New Roman" w:hAnsi="Times New Roman" w:cs="Times New Roman"/>
        </w:rPr>
        <w:fldChar w:fldCharType="end"/>
      </w:r>
      <w:r w:rsidR="00414F1D">
        <w:rPr>
          <w:rFonts w:ascii="Times New Roman" w:hAnsi="Times New Roman" w:cs="Times New Roman"/>
        </w:rPr>
        <w:t>[4]      Afonoso,VX,Thompkins,W.J, Nguyen: ECG beat detection using the filter breaks.</w:t>
      </w:r>
    </w:p>
    <w:p w14:paraId="58BF705E" w14:textId="77777777" w:rsidR="00414F1D" w:rsidRDefault="00414F1D" w:rsidP="00DC6418">
      <w:pPr>
        <w:rPr>
          <w:rFonts w:ascii="Times New Roman" w:hAnsi="Times New Roman" w:cs="Times New Roman"/>
        </w:rPr>
      </w:pPr>
      <w:r>
        <w:rPr>
          <w:rFonts w:ascii="Times New Roman" w:hAnsi="Times New Roman" w:cs="Times New Roman"/>
        </w:rPr>
        <w:t xml:space="preserve">          IEEE Trans. Bionmed ENG 46(2),192-202(1999)</w:t>
      </w:r>
    </w:p>
    <w:p w14:paraId="4346A635" w14:textId="77777777" w:rsidR="00414F1D" w:rsidRDefault="00414F1D" w:rsidP="00DC6418">
      <w:pPr>
        <w:rPr>
          <w:rFonts w:ascii="Times New Roman" w:hAnsi="Times New Roman" w:cs="Times New Roman"/>
        </w:rPr>
      </w:pPr>
      <w:r>
        <w:rPr>
          <w:rFonts w:ascii="Times New Roman" w:hAnsi="Times New Roman" w:cs="Times New Roman"/>
        </w:rPr>
        <w:t>[5]      Ahmend, N., Milne, P.I: Electrocardiographic data compression via orthogonal transform</w:t>
      </w:r>
    </w:p>
    <w:p w14:paraId="086313DA" w14:textId="77777777" w:rsidR="00414F1D" w:rsidRDefault="00414F1D" w:rsidP="00DC6418">
      <w:pPr>
        <w:rPr>
          <w:rFonts w:ascii="Times New Roman" w:hAnsi="Times New Roman" w:cs="Times New Roman"/>
        </w:rPr>
      </w:pPr>
      <w:r>
        <w:rPr>
          <w:rFonts w:ascii="Times New Roman" w:hAnsi="Times New Roman" w:cs="Times New Roman"/>
        </w:rPr>
        <w:t xml:space="preserve">           IEEE Trans. Biomed Eng. BME-22,484-487(1975)</w:t>
      </w:r>
    </w:p>
    <w:p w14:paraId="5BFD4871" w14:textId="77777777" w:rsidR="00DC6418" w:rsidRPr="00DC6418" w:rsidRDefault="00DC6418" w:rsidP="00A03473">
      <w:pPr>
        <w:rPr>
          <w:rFonts w:ascii="Times New Roman" w:hAnsi="Times New Roman" w:cs="Times New Roman"/>
        </w:rPr>
      </w:pPr>
    </w:p>
    <w:sectPr w:rsidR="00DC6418" w:rsidRPr="00DC6418" w:rsidSect="006E53D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4301A24"/>
    <w:multiLevelType w:val="hybridMultilevel"/>
    <w:tmpl w:val="FDBEE8E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473"/>
    <w:rsid w:val="00050A9D"/>
    <w:rsid w:val="001A6896"/>
    <w:rsid w:val="002447ED"/>
    <w:rsid w:val="00304D32"/>
    <w:rsid w:val="00414F1D"/>
    <w:rsid w:val="0046611D"/>
    <w:rsid w:val="006E53D1"/>
    <w:rsid w:val="00726376"/>
    <w:rsid w:val="007A4EE6"/>
    <w:rsid w:val="007D283A"/>
    <w:rsid w:val="00914C9C"/>
    <w:rsid w:val="00A01F1B"/>
    <w:rsid w:val="00A03473"/>
    <w:rsid w:val="00A22FD1"/>
    <w:rsid w:val="00A51C9E"/>
    <w:rsid w:val="00B268A8"/>
    <w:rsid w:val="00B9496A"/>
    <w:rsid w:val="00BA3834"/>
    <w:rsid w:val="00CF5953"/>
    <w:rsid w:val="00DC450B"/>
    <w:rsid w:val="00DC6418"/>
    <w:rsid w:val="00E0089C"/>
    <w:rsid w:val="00F25C20"/>
    <w:rsid w:val="00F31F53"/>
    <w:rsid w:val="00F334AF"/>
    <w:rsid w:val="00FE3FB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2D61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896"/>
    <w:pPr>
      <w:spacing w:after="160" w:line="259" w:lineRule="auto"/>
      <w:ind w:left="720"/>
      <w:contextualSpacing/>
    </w:pPr>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6_4">
  <dgm:title val=""/>
  <dgm:desc val=""/>
  <dgm:catLst>
    <dgm:cat type="accent6" pri="11400"/>
  </dgm:catLst>
  <dgm:styleLbl name="node0">
    <dgm:fillClrLst meth="cycle">
      <a:schemeClr val="accent6">
        <a:shade val="60000"/>
      </a:schemeClr>
    </dgm:fillClrLst>
    <dgm:linClrLst meth="repeat">
      <a:schemeClr val="lt1"/>
    </dgm:linClrLst>
    <dgm:effectClrLst/>
    <dgm:txLinClrLst/>
    <dgm:txFillClrLst/>
    <dgm:txEffectClrLst/>
  </dgm:styleLbl>
  <dgm:styleLbl name="alignNode1">
    <dgm:fillClrLst meth="cycle">
      <a:schemeClr val="accent6">
        <a:shade val="50000"/>
      </a:schemeClr>
      <a:schemeClr val="accent6">
        <a:tint val="55000"/>
      </a:schemeClr>
    </dgm:fillClrLst>
    <dgm:linClrLst meth="cycle">
      <a:schemeClr val="accent6">
        <a:shade val="50000"/>
      </a:schemeClr>
      <a:schemeClr val="accent6">
        <a:tint val="55000"/>
      </a:schemeClr>
    </dgm:linClrLst>
    <dgm:effectClrLst/>
    <dgm:txLinClrLst/>
    <dgm:txFillClrLst/>
    <dgm:txEffectClrLst/>
  </dgm:styleLbl>
  <dgm:styleLbl name="node1">
    <dgm:fillClrLst meth="cycle">
      <a:schemeClr val="accent6">
        <a:shade val="50000"/>
      </a:schemeClr>
      <a:schemeClr val="accent6">
        <a:tint val="55000"/>
      </a:schemeClr>
    </dgm:fillClrLst>
    <dgm:linClrLst meth="repeat">
      <a:schemeClr val="lt1"/>
    </dgm:linClrLst>
    <dgm:effectClrLst/>
    <dgm:txLinClrLst/>
    <dgm:txFillClrLst/>
    <dgm:txEffectClrLst/>
  </dgm:styleLbl>
  <dgm:styleLbl name="lnNode1">
    <dgm:fillClrLst meth="cycle">
      <a:schemeClr val="accent6">
        <a:shade val="50000"/>
      </a:schemeClr>
      <a:schemeClr val="accent6">
        <a:tint val="55000"/>
      </a:schemeClr>
    </dgm:fillClrLst>
    <dgm:linClrLst meth="repeat">
      <a:schemeClr val="lt1"/>
    </dgm:linClrLst>
    <dgm:effectClrLst/>
    <dgm:txLinClrLst/>
    <dgm:txFillClrLst/>
    <dgm:txEffectClrLst/>
  </dgm:styleLbl>
  <dgm:styleLbl name="vennNode1">
    <dgm:fillClrLst meth="cycle">
      <a:schemeClr val="accent6">
        <a:shade val="80000"/>
        <a:alpha val="50000"/>
      </a:schemeClr>
      <a:schemeClr val="accent6">
        <a:tint val="50000"/>
        <a:alpha val="50000"/>
      </a:schemeClr>
    </dgm:fillClrLst>
    <dgm:linClrLst meth="repeat">
      <a:schemeClr val="lt1"/>
    </dgm:linClrLst>
    <dgm:effectClrLst/>
    <dgm:txLinClrLst/>
    <dgm:txFillClrLst/>
    <dgm:txEffectClrLst/>
  </dgm:styleLbl>
  <dgm:styleLbl name="node2">
    <dgm:fillClrLst>
      <a:schemeClr val="accent6">
        <a:shade val="80000"/>
      </a:schemeClr>
    </dgm:fillClrLst>
    <dgm:linClrLst meth="repeat">
      <a:schemeClr val="lt1"/>
    </dgm:linClrLst>
    <dgm:effectClrLst/>
    <dgm:txLinClrLst/>
    <dgm:txFillClrLst/>
    <dgm:txEffectClrLst/>
  </dgm:styleLbl>
  <dgm:styleLbl name="node3">
    <dgm:fillClrLst>
      <a:schemeClr val="accent6">
        <a:tint val="99000"/>
      </a:schemeClr>
    </dgm:fillClrLst>
    <dgm:linClrLst meth="repeat">
      <a:schemeClr val="lt1"/>
    </dgm:linClrLst>
    <dgm:effectClrLst/>
    <dgm:txLinClrLst/>
    <dgm:txFillClrLst/>
    <dgm:txEffectClrLst/>
  </dgm:styleLbl>
  <dgm:styleLbl name="node4">
    <dgm:fillClrLst>
      <a:schemeClr val="accent6">
        <a:tint val="70000"/>
      </a:schemeClr>
    </dgm:fillClrLst>
    <dgm:linClrLst meth="repeat">
      <a:schemeClr val="lt1"/>
    </dgm:linClrLst>
    <dgm:effectClrLst/>
    <dgm:txLinClrLst/>
    <dgm:txFillClrLst/>
    <dgm:txEffectClrLst/>
  </dgm:styleLbl>
  <dgm:styleLbl name="fg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fg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bg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sibTrans1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shade val="80000"/>
      </a:schemeClr>
    </dgm:fillClrLst>
    <dgm:linClrLst meth="repeat">
      <a:schemeClr val="lt1"/>
    </dgm:linClrLst>
    <dgm:effectClrLst/>
    <dgm:txLinClrLst/>
    <dgm:txFillClrLst/>
    <dgm:txEffectClrLst/>
  </dgm:styleLbl>
  <dgm:styleLbl name="asst1">
    <dgm:fillClrLst meth="repeat">
      <a:schemeClr val="accent6">
        <a:shade val="80000"/>
      </a:schemeClr>
    </dgm:fillClrLst>
    <dgm:linClrLst meth="repeat">
      <a:schemeClr val="lt1"/>
    </dgm:linClrLst>
    <dgm:effectClrLst/>
    <dgm:txLinClrLst/>
    <dgm:txFillClrLst/>
    <dgm:txEffectClrLst/>
  </dgm:styleLbl>
  <dgm:styleLbl name="asst2">
    <dgm:fillClrLst>
      <a:schemeClr val="accent6">
        <a:tint val="90000"/>
      </a:schemeClr>
    </dgm:fillClrLst>
    <dgm:linClrLst meth="repeat">
      <a:schemeClr val="lt1"/>
    </dgm:linClrLst>
    <dgm:effectClrLst/>
    <dgm:txLinClrLst/>
    <dgm:txFillClrLst/>
    <dgm:txEffectClrLst/>
  </dgm:styleLbl>
  <dgm:styleLbl name="asst3">
    <dgm:fillClrLst>
      <a:schemeClr val="accent6">
        <a:tint val="70000"/>
      </a:schemeClr>
    </dgm:fillClrLst>
    <dgm:linClrLst meth="repeat">
      <a:schemeClr val="lt1"/>
    </dgm:linClrLst>
    <dgm:effectClrLst/>
    <dgm:txLinClrLst/>
    <dgm:txFillClrLst/>
    <dgm:txEffectClrLst/>
  </dgm:styleLbl>
  <dgm:styleLbl name="asst4">
    <dgm:fillClrLst>
      <a:schemeClr val="accent6">
        <a:tint val="50000"/>
      </a:schemeClr>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55000"/>
      </a:schemeClr>
    </dgm:fillClrLst>
    <dgm:linClrLst meth="repeat">
      <a:schemeClr val="accent6">
        <a:alpha val="90000"/>
        <a:tint val="55000"/>
      </a:schemeClr>
    </dgm:linClrLst>
    <dgm:effectClrLst/>
    <dgm:txLinClrLst/>
    <dgm:txFillClrLst meth="repeat">
      <a:schemeClr val="dk1"/>
    </dgm:txFillClrLst>
    <dgm:txEffectClrLst/>
  </dgm:styleLbl>
  <dgm:styleLbl name="alignAccFollowNode1">
    <dgm:fillClrLst meth="repeat">
      <a:schemeClr val="accent6">
        <a:alpha val="90000"/>
        <a:tint val="55000"/>
      </a:schemeClr>
    </dgm:fillClrLst>
    <dgm:linClrLst meth="repeat">
      <a:schemeClr val="accent6">
        <a:alpha val="90000"/>
        <a:tint val="55000"/>
      </a:schemeClr>
    </dgm:linClrLst>
    <dgm:effectClrLst/>
    <dgm:txLinClrLst/>
    <dgm:txFillClrLst meth="repeat">
      <a:schemeClr val="dk1"/>
    </dgm:txFillClrLst>
    <dgm:txEffectClrLst/>
  </dgm:styleLbl>
  <dgm:styleLbl name="bgAccFollowNode1">
    <dgm:fillClrLst meth="repeat">
      <a:schemeClr val="accent6">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55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BAFF82-84B8-4DFF-B31B-71BC66344FA7}" type="doc">
      <dgm:prSet loTypeId="urn:microsoft.com/office/officeart/2009/3/layout/HorizontalOrganizationChart" loCatId="hierarchy" qsTypeId="urn:microsoft.com/office/officeart/2005/8/quickstyle/simple1" qsCatId="simple" csTypeId="urn:microsoft.com/office/officeart/2005/8/colors/accent6_4" csCatId="accent6" phldr="1"/>
      <dgm:spPr/>
      <dgm:t>
        <a:bodyPr/>
        <a:lstStyle/>
        <a:p>
          <a:endParaRPr lang="en-US"/>
        </a:p>
      </dgm:t>
    </dgm:pt>
    <dgm:pt modelId="{E529C19C-78DF-4657-A176-85DE21F6C036}">
      <dgm:prSet phldrT="[Text]"/>
      <dgm:spPr/>
      <dgm:t>
        <a:bodyPr/>
        <a:lstStyle/>
        <a:p>
          <a:r>
            <a:rPr lang="en-US"/>
            <a:t>12 Leads</a:t>
          </a:r>
        </a:p>
      </dgm:t>
    </dgm:pt>
    <dgm:pt modelId="{5460491A-47CA-4C98-B83D-61DB488F8CEC}" type="parTrans" cxnId="{159CCDA0-FDC5-4279-B13A-DBF5ECB30C55}">
      <dgm:prSet/>
      <dgm:spPr/>
      <dgm:t>
        <a:bodyPr/>
        <a:lstStyle/>
        <a:p>
          <a:endParaRPr lang="en-US"/>
        </a:p>
      </dgm:t>
    </dgm:pt>
    <dgm:pt modelId="{09C6FB58-1972-445A-AB8D-D9F355C58EDB}" type="sibTrans" cxnId="{159CCDA0-FDC5-4279-B13A-DBF5ECB30C55}">
      <dgm:prSet/>
      <dgm:spPr/>
      <dgm:t>
        <a:bodyPr/>
        <a:lstStyle/>
        <a:p>
          <a:endParaRPr lang="en-US"/>
        </a:p>
      </dgm:t>
    </dgm:pt>
    <dgm:pt modelId="{1EB11C65-6553-4951-8A62-2CE6F26BFE9D}">
      <dgm:prSet phldrT="[Text]"/>
      <dgm:spPr/>
      <dgm:t>
        <a:bodyPr/>
        <a:lstStyle/>
        <a:p>
          <a:r>
            <a:rPr lang="en-US"/>
            <a:t>Limb leads</a:t>
          </a:r>
        </a:p>
      </dgm:t>
    </dgm:pt>
    <dgm:pt modelId="{33868DCC-9A72-464F-95E6-4A389C5DDFC4}" type="parTrans" cxnId="{D1E33930-AE89-4AE7-BDB2-B6AE73A2E77B}">
      <dgm:prSet/>
      <dgm:spPr/>
      <dgm:t>
        <a:bodyPr/>
        <a:lstStyle/>
        <a:p>
          <a:endParaRPr lang="en-US"/>
        </a:p>
      </dgm:t>
    </dgm:pt>
    <dgm:pt modelId="{87EF65ED-440B-49B8-B98D-C1CF992A102E}" type="sibTrans" cxnId="{D1E33930-AE89-4AE7-BDB2-B6AE73A2E77B}">
      <dgm:prSet/>
      <dgm:spPr/>
      <dgm:t>
        <a:bodyPr/>
        <a:lstStyle/>
        <a:p>
          <a:endParaRPr lang="en-US"/>
        </a:p>
      </dgm:t>
    </dgm:pt>
    <dgm:pt modelId="{E5CF8859-5262-48A3-81BF-E91D7C52CBD2}">
      <dgm:prSet/>
      <dgm:spPr/>
      <dgm:t>
        <a:bodyPr/>
        <a:lstStyle/>
        <a:p>
          <a:r>
            <a:rPr lang="en-US"/>
            <a:t>Chest leads</a:t>
          </a:r>
        </a:p>
      </dgm:t>
    </dgm:pt>
    <dgm:pt modelId="{90E58493-8076-4632-8686-2A1E08A69BC2}" type="parTrans" cxnId="{3B6F2EFE-CB43-4BB8-A959-FA5BB29E8FE0}">
      <dgm:prSet/>
      <dgm:spPr/>
      <dgm:t>
        <a:bodyPr/>
        <a:lstStyle/>
        <a:p>
          <a:endParaRPr lang="en-US"/>
        </a:p>
      </dgm:t>
    </dgm:pt>
    <dgm:pt modelId="{68811416-8350-42E8-BCF0-8391992D3E30}" type="sibTrans" cxnId="{3B6F2EFE-CB43-4BB8-A959-FA5BB29E8FE0}">
      <dgm:prSet/>
      <dgm:spPr/>
      <dgm:t>
        <a:bodyPr/>
        <a:lstStyle/>
        <a:p>
          <a:endParaRPr lang="en-US"/>
        </a:p>
      </dgm:t>
    </dgm:pt>
    <dgm:pt modelId="{2A77AE0E-8D35-4BA7-AF1C-CEC8A29692BF}">
      <dgm:prSet/>
      <dgm:spPr/>
      <dgm:t>
        <a:bodyPr/>
        <a:lstStyle/>
        <a:p>
          <a:r>
            <a:rPr lang="en-US"/>
            <a:t>V1, V2, V3, V4, V5, V6</a:t>
          </a:r>
        </a:p>
      </dgm:t>
    </dgm:pt>
    <dgm:pt modelId="{E1245DE6-A200-43CB-A293-A206AB1CA53B}" type="parTrans" cxnId="{32E3C2CE-8E2E-4C15-863F-B9CB7479CC19}">
      <dgm:prSet/>
      <dgm:spPr/>
      <dgm:t>
        <a:bodyPr/>
        <a:lstStyle/>
        <a:p>
          <a:endParaRPr lang="en-US"/>
        </a:p>
      </dgm:t>
    </dgm:pt>
    <dgm:pt modelId="{81DC4AE2-20B0-452A-B411-99F7996932F6}" type="sibTrans" cxnId="{32E3C2CE-8E2E-4C15-863F-B9CB7479CC19}">
      <dgm:prSet/>
      <dgm:spPr/>
      <dgm:t>
        <a:bodyPr/>
        <a:lstStyle/>
        <a:p>
          <a:endParaRPr lang="en-US"/>
        </a:p>
      </dgm:t>
    </dgm:pt>
    <dgm:pt modelId="{FBFD8C91-1101-4065-82E1-46EC6FF8D2B1}">
      <dgm:prSet/>
      <dgm:spPr/>
      <dgm:t>
        <a:bodyPr/>
        <a:lstStyle/>
        <a:p>
          <a:r>
            <a:rPr lang="en-US"/>
            <a:t>Unipolar leads</a:t>
          </a:r>
        </a:p>
      </dgm:t>
    </dgm:pt>
    <dgm:pt modelId="{12279FF7-8A9F-49AD-9E2F-09B5ED30D240}" type="parTrans" cxnId="{96D50CC2-359C-464D-A91E-EA880753684E}">
      <dgm:prSet/>
      <dgm:spPr/>
      <dgm:t>
        <a:bodyPr/>
        <a:lstStyle/>
        <a:p>
          <a:endParaRPr lang="en-US"/>
        </a:p>
      </dgm:t>
    </dgm:pt>
    <dgm:pt modelId="{9A44A961-DEA6-4E44-8333-C24D4A980813}" type="sibTrans" cxnId="{96D50CC2-359C-464D-A91E-EA880753684E}">
      <dgm:prSet/>
      <dgm:spPr/>
      <dgm:t>
        <a:bodyPr/>
        <a:lstStyle/>
        <a:p>
          <a:endParaRPr lang="en-US"/>
        </a:p>
      </dgm:t>
    </dgm:pt>
    <dgm:pt modelId="{5BD8DAA7-082E-4CB5-9F46-B0B9DF12B11E}">
      <dgm:prSet/>
      <dgm:spPr/>
      <dgm:t>
        <a:bodyPr/>
        <a:lstStyle/>
        <a:p>
          <a:r>
            <a:rPr lang="en-US"/>
            <a:t>Bipolar leads</a:t>
          </a:r>
        </a:p>
      </dgm:t>
    </dgm:pt>
    <dgm:pt modelId="{D2C1B701-673E-4F5B-9914-5B1512A87903}" type="parTrans" cxnId="{46A044F7-010F-4DCC-A726-2FECFE8350F0}">
      <dgm:prSet/>
      <dgm:spPr/>
      <dgm:t>
        <a:bodyPr/>
        <a:lstStyle/>
        <a:p>
          <a:endParaRPr lang="en-US"/>
        </a:p>
      </dgm:t>
    </dgm:pt>
    <dgm:pt modelId="{9C643660-665A-4BA3-B5DE-8C224A92B24A}" type="sibTrans" cxnId="{46A044F7-010F-4DCC-A726-2FECFE8350F0}">
      <dgm:prSet/>
      <dgm:spPr/>
      <dgm:t>
        <a:bodyPr/>
        <a:lstStyle/>
        <a:p>
          <a:endParaRPr lang="en-US"/>
        </a:p>
      </dgm:t>
    </dgm:pt>
    <dgm:pt modelId="{0140EFF6-F3CA-4EC7-93B8-FAB96CC60E65}">
      <dgm:prSet/>
      <dgm:spPr/>
      <dgm:t>
        <a:bodyPr/>
        <a:lstStyle/>
        <a:p>
          <a:r>
            <a:rPr lang="en-US"/>
            <a:t>I, II, III</a:t>
          </a:r>
        </a:p>
      </dgm:t>
    </dgm:pt>
    <dgm:pt modelId="{C83EA683-B259-4D5A-B4DE-8C9799611DBB}" type="parTrans" cxnId="{AA269193-F2AB-4FFB-9435-D1B1DD97846A}">
      <dgm:prSet/>
      <dgm:spPr/>
      <dgm:t>
        <a:bodyPr/>
        <a:lstStyle/>
        <a:p>
          <a:endParaRPr lang="en-US"/>
        </a:p>
      </dgm:t>
    </dgm:pt>
    <dgm:pt modelId="{2EDF14B6-E361-4B42-B70B-11979F771C16}" type="sibTrans" cxnId="{AA269193-F2AB-4FFB-9435-D1B1DD97846A}">
      <dgm:prSet/>
      <dgm:spPr/>
      <dgm:t>
        <a:bodyPr/>
        <a:lstStyle/>
        <a:p>
          <a:endParaRPr lang="en-US"/>
        </a:p>
      </dgm:t>
    </dgm:pt>
    <dgm:pt modelId="{1CFE2667-B839-41F8-B339-F35EBD965E3C}">
      <dgm:prSet/>
      <dgm:spPr/>
      <dgm:t>
        <a:bodyPr/>
        <a:lstStyle/>
        <a:p>
          <a:r>
            <a:rPr lang="en-US"/>
            <a:t>aVR, aVL, aVF</a:t>
          </a:r>
        </a:p>
      </dgm:t>
    </dgm:pt>
    <dgm:pt modelId="{9D5D6585-2E33-4E03-AE8A-5B4E64C60C12}" type="parTrans" cxnId="{B697BBCD-091C-412A-9406-CD7794BC760F}">
      <dgm:prSet/>
      <dgm:spPr/>
      <dgm:t>
        <a:bodyPr/>
        <a:lstStyle/>
        <a:p>
          <a:endParaRPr lang="en-US"/>
        </a:p>
      </dgm:t>
    </dgm:pt>
    <dgm:pt modelId="{4CC6A341-331D-4D0F-BC81-CC98F5F50CCD}" type="sibTrans" cxnId="{B697BBCD-091C-412A-9406-CD7794BC760F}">
      <dgm:prSet/>
      <dgm:spPr/>
      <dgm:t>
        <a:bodyPr/>
        <a:lstStyle/>
        <a:p>
          <a:endParaRPr lang="en-US"/>
        </a:p>
      </dgm:t>
    </dgm:pt>
    <dgm:pt modelId="{A9337D3E-55CE-4311-B53A-673BE648EFC0}" type="pres">
      <dgm:prSet presAssocID="{B6BAFF82-84B8-4DFF-B31B-71BC66344FA7}" presName="hierChild1" presStyleCnt="0">
        <dgm:presLayoutVars>
          <dgm:orgChart val="1"/>
          <dgm:chPref val="1"/>
          <dgm:dir/>
          <dgm:animOne val="branch"/>
          <dgm:animLvl val="lvl"/>
          <dgm:resizeHandles/>
        </dgm:presLayoutVars>
      </dgm:prSet>
      <dgm:spPr/>
      <dgm:t>
        <a:bodyPr/>
        <a:lstStyle/>
        <a:p>
          <a:endParaRPr lang="en-US"/>
        </a:p>
      </dgm:t>
    </dgm:pt>
    <dgm:pt modelId="{03870341-AD90-42F1-852B-52E9CDDDC824}" type="pres">
      <dgm:prSet presAssocID="{E529C19C-78DF-4657-A176-85DE21F6C036}" presName="hierRoot1" presStyleCnt="0">
        <dgm:presLayoutVars>
          <dgm:hierBranch val="init"/>
        </dgm:presLayoutVars>
      </dgm:prSet>
      <dgm:spPr/>
    </dgm:pt>
    <dgm:pt modelId="{A25943D5-F34C-4E17-AD53-CEE2FB7EACF8}" type="pres">
      <dgm:prSet presAssocID="{E529C19C-78DF-4657-A176-85DE21F6C036}" presName="rootComposite1" presStyleCnt="0"/>
      <dgm:spPr/>
    </dgm:pt>
    <dgm:pt modelId="{FEEEC04E-409B-46F2-8C2B-588A26B760DD}" type="pres">
      <dgm:prSet presAssocID="{E529C19C-78DF-4657-A176-85DE21F6C036}" presName="rootText1" presStyleLbl="node0" presStyleIdx="0" presStyleCnt="1">
        <dgm:presLayoutVars>
          <dgm:chPref val="3"/>
        </dgm:presLayoutVars>
      </dgm:prSet>
      <dgm:spPr/>
      <dgm:t>
        <a:bodyPr/>
        <a:lstStyle/>
        <a:p>
          <a:endParaRPr lang="en-US"/>
        </a:p>
      </dgm:t>
    </dgm:pt>
    <dgm:pt modelId="{86310531-2958-4742-9F0F-FD0989AD37F0}" type="pres">
      <dgm:prSet presAssocID="{E529C19C-78DF-4657-A176-85DE21F6C036}" presName="rootConnector1" presStyleLbl="node1" presStyleIdx="0" presStyleCnt="0"/>
      <dgm:spPr/>
      <dgm:t>
        <a:bodyPr/>
        <a:lstStyle/>
        <a:p>
          <a:endParaRPr lang="en-US"/>
        </a:p>
      </dgm:t>
    </dgm:pt>
    <dgm:pt modelId="{376771CA-27BA-4C61-BAD9-2F50E2F8C149}" type="pres">
      <dgm:prSet presAssocID="{E529C19C-78DF-4657-A176-85DE21F6C036}" presName="hierChild2" presStyleCnt="0"/>
      <dgm:spPr/>
    </dgm:pt>
    <dgm:pt modelId="{495C8DD6-BFF7-4605-AFC1-39098DD325AE}" type="pres">
      <dgm:prSet presAssocID="{33868DCC-9A72-464F-95E6-4A389C5DDFC4}" presName="Name64" presStyleLbl="parChTrans1D2" presStyleIdx="0" presStyleCnt="2"/>
      <dgm:spPr/>
      <dgm:t>
        <a:bodyPr/>
        <a:lstStyle/>
        <a:p>
          <a:endParaRPr lang="en-US"/>
        </a:p>
      </dgm:t>
    </dgm:pt>
    <dgm:pt modelId="{4512F41A-4508-4739-8325-011374DFA1D7}" type="pres">
      <dgm:prSet presAssocID="{1EB11C65-6553-4951-8A62-2CE6F26BFE9D}" presName="hierRoot2" presStyleCnt="0">
        <dgm:presLayoutVars>
          <dgm:hierBranch val="init"/>
        </dgm:presLayoutVars>
      </dgm:prSet>
      <dgm:spPr/>
    </dgm:pt>
    <dgm:pt modelId="{85534E75-F2C6-4F0B-8CBC-448BBC4401F8}" type="pres">
      <dgm:prSet presAssocID="{1EB11C65-6553-4951-8A62-2CE6F26BFE9D}" presName="rootComposite" presStyleCnt="0"/>
      <dgm:spPr/>
    </dgm:pt>
    <dgm:pt modelId="{BDA6279F-B6F5-498B-ADA8-5772F71FD569}" type="pres">
      <dgm:prSet presAssocID="{1EB11C65-6553-4951-8A62-2CE6F26BFE9D}" presName="rootText" presStyleLbl="node2" presStyleIdx="0" presStyleCnt="2">
        <dgm:presLayoutVars>
          <dgm:chPref val="3"/>
        </dgm:presLayoutVars>
      </dgm:prSet>
      <dgm:spPr/>
      <dgm:t>
        <a:bodyPr/>
        <a:lstStyle/>
        <a:p>
          <a:endParaRPr lang="en-US"/>
        </a:p>
      </dgm:t>
    </dgm:pt>
    <dgm:pt modelId="{D696B8E9-2DD3-4085-93DC-554DAEE69A6D}" type="pres">
      <dgm:prSet presAssocID="{1EB11C65-6553-4951-8A62-2CE6F26BFE9D}" presName="rootConnector" presStyleLbl="node2" presStyleIdx="0" presStyleCnt="2"/>
      <dgm:spPr/>
      <dgm:t>
        <a:bodyPr/>
        <a:lstStyle/>
        <a:p>
          <a:endParaRPr lang="en-US"/>
        </a:p>
      </dgm:t>
    </dgm:pt>
    <dgm:pt modelId="{F0B35347-5495-4D2A-945A-F3CF942A2CA1}" type="pres">
      <dgm:prSet presAssocID="{1EB11C65-6553-4951-8A62-2CE6F26BFE9D}" presName="hierChild4" presStyleCnt="0"/>
      <dgm:spPr/>
    </dgm:pt>
    <dgm:pt modelId="{05AFC60C-E54F-4C99-AACA-334B0AC40DE0}" type="pres">
      <dgm:prSet presAssocID="{12279FF7-8A9F-49AD-9E2F-09B5ED30D240}" presName="Name64" presStyleLbl="parChTrans1D3" presStyleIdx="0" presStyleCnt="3"/>
      <dgm:spPr/>
      <dgm:t>
        <a:bodyPr/>
        <a:lstStyle/>
        <a:p>
          <a:endParaRPr lang="en-US"/>
        </a:p>
      </dgm:t>
    </dgm:pt>
    <dgm:pt modelId="{6985B321-000D-47E6-AD19-67B7B2C1F175}" type="pres">
      <dgm:prSet presAssocID="{FBFD8C91-1101-4065-82E1-46EC6FF8D2B1}" presName="hierRoot2" presStyleCnt="0">
        <dgm:presLayoutVars>
          <dgm:hierBranch val="init"/>
        </dgm:presLayoutVars>
      </dgm:prSet>
      <dgm:spPr/>
    </dgm:pt>
    <dgm:pt modelId="{E68A4751-6BAB-478C-AD1B-945321A34B2F}" type="pres">
      <dgm:prSet presAssocID="{FBFD8C91-1101-4065-82E1-46EC6FF8D2B1}" presName="rootComposite" presStyleCnt="0"/>
      <dgm:spPr/>
    </dgm:pt>
    <dgm:pt modelId="{8832612D-A361-474B-AC97-AA559C35A7FE}" type="pres">
      <dgm:prSet presAssocID="{FBFD8C91-1101-4065-82E1-46EC6FF8D2B1}" presName="rootText" presStyleLbl="node3" presStyleIdx="0" presStyleCnt="3">
        <dgm:presLayoutVars>
          <dgm:chPref val="3"/>
        </dgm:presLayoutVars>
      </dgm:prSet>
      <dgm:spPr/>
      <dgm:t>
        <a:bodyPr/>
        <a:lstStyle/>
        <a:p>
          <a:endParaRPr lang="en-US"/>
        </a:p>
      </dgm:t>
    </dgm:pt>
    <dgm:pt modelId="{B774EB01-D36B-41B1-B8A5-D75A5610D830}" type="pres">
      <dgm:prSet presAssocID="{FBFD8C91-1101-4065-82E1-46EC6FF8D2B1}" presName="rootConnector" presStyleLbl="node3" presStyleIdx="0" presStyleCnt="3"/>
      <dgm:spPr/>
      <dgm:t>
        <a:bodyPr/>
        <a:lstStyle/>
        <a:p>
          <a:endParaRPr lang="en-US"/>
        </a:p>
      </dgm:t>
    </dgm:pt>
    <dgm:pt modelId="{FF8DCC3C-7AD0-43F5-9F35-938E5C573974}" type="pres">
      <dgm:prSet presAssocID="{FBFD8C91-1101-4065-82E1-46EC6FF8D2B1}" presName="hierChild4" presStyleCnt="0"/>
      <dgm:spPr/>
    </dgm:pt>
    <dgm:pt modelId="{89261E88-3247-4BAC-9534-EBF00CE64521}" type="pres">
      <dgm:prSet presAssocID="{9D5D6585-2E33-4E03-AE8A-5B4E64C60C12}" presName="Name64" presStyleLbl="parChTrans1D4" presStyleIdx="0" presStyleCnt="2"/>
      <dgm:spPr/>
      <dgm:t>
        <a:bodyPr/>
        <a:lstStyle/>
        <a:p>
          <a:endParaRPr lang="en-US"/>
        </a:p>
      </dgm:t>
    </dgm:pt>
    <dgm:pt modelId="{30532E17-7853-4757-8022-D572CC7F55E5}" type="pres">
      <dgm:prSet presAssocID="{1CFE2667-B839-41F8-B339-F35EBD965E3C}" presName="hierRoot2" presStyleCnt="0">
        <dgm:presLayoutVars>
          <dgm:hierBranch val="init"/>
        </dgm:presLayoutVars>
      </dgm:prSet>
      <dgm:spPr/>
    </dgm:pt>
    <dgm:pt modelId="{556A2333-A024-49BA-804B-9A3D2B743B2D}" type="pres">
      <dgm:prSet presAssocID="{1CFE2667-B839-41F8-B339-F35EBD965E3C}" presName="rootComposite" presStyleCnt="0"/>
      <dgm:spPr/>
    </dgm:pt>
    <dgm:pt modelId="{C5C9F361-5003-4B10-8A39-832E700345DD}" type="pres">
      <dgm:prSet presAssocID="{1CFE2667-B839-41F8-B339-F35EBD965E3C}" presName="rootText" presStyleLbl="node4" presStyleIdx="0" presStyleCnt="2">
        <dgm:presLayoutVars>
          <dgm:chPref val="3"/>
        </dgm:presLayoutVars>
      </dgm:prSet>
      <dgm:spPr/>
      <dgm:t>
        <a:bodyPr/>
        <a:lstStyle/>
        <a:p>
          <a:endParaRPr lang="en-US"/>
        </a:p>
      </dgm:t>
    </dgm:pt>
    <dgm:pt modelId="{6A641B45-FBAE-4BCB-896A-91A8F725A157}" type="pres">
      <dgm:prSet presAssocID="{1CFE2667-B839-41F8-B339-F35EBD965E3C}" presName="rootConnector" presStyleLbl="node4" presStyleIdx="0" presStyleCnt="2"/>
      <dgm:spPr/>
      <dgm:t>
        <a:bodyPr/>
        <a:lstStyle/>
        <a:p>
          <a:endParaRPr lang="en-US"/>
        </a:p>
      </dgm:t>
    </dgm:pt>
    <dgm:pt modelId="{F85F323E-A1E3-4FE0-B3BA-4844B1B9013D}" type="pres">
      <dgm:prSet presAssocID="{1CFE2667-B839-41F8-B339-F35EBD965E3C}" presName="hierChild4" presStyleCnt="0"/>
      <dgm:spPr/>
    </dgm:pt>
    <dgm:pt modelId="{D3E1C407-2AF4-4589-B9ED-365437354A52}" type="pres">
      <dgm:prSet presAssocID="{1CFE2667-B839-41F8-B339-F35EBD965E3C}" presName="hierChild5" presStyleCnt="0"/>
      <dgm:spPr/>
    </dgm:pt>
    <dgm:pt modelId="{17ACAF0B-6798-40EE-90EE-52502566EC66}" type="pres">
      <dgm:prSet presAssocID="{FBFD8C91-1101-4065-82E1-46EC6FF8D2B1}" presName="hierChild5" presStyleCnt="0"/>
      <dgm:spPr/>
    </dgm:pt>
    <dgm:pt modelId="{49A3DD3B-6302-4C80-A98A-404F6628B0E4}" type="pres">
      <dgm:prSet presAssocID="{D2C1B701-673E-4F5B-9914-5B1512A87903}" presName="Name64" presStyleLbl="parChTrans1D3" presStyleIdx="1" presStyleCnt="3"/>
      <dgm:spPr/>
      <dgm:t>
        <a:bodyPr/>
        <a:lstStyle/>
        <a:p>
          <a:endParaRPr lang="en-US"/>
        </a:p>
      </dgm:t>
    </dgm:pt>
    <dgm:pt modelId="{989719F6-8A58-400D-8653-E50EBB0C36BA}" type="pres">
      <dgm:prSet presAssocID="{5BD8DAA7-082E-4CB5-9F46-B0B9DF12B11E}" presName="hierRoot2" presStyleCnt="0">
        <dgm:presLayoutVars>
          <dgm:hierBranch val="init"/>
        </dgm:presLayoutVars>
      </dgm:prSet>
      <dgm:spPr/>
    </dgm:pt>
    <dgm:pt modelId="{2F1D73B2-A880-41EB-AD5C-5E7D0E721B73}" type="pres">
      <dgm:prSet presAssocID="{5BD8DAA7-082E-4CB5-9F46-B0B9DF12B11E}" presName="rootComposite" presStyleCnt="0"/>
      <dgm:spPr/>
    </dgm:pt>
    <dgm:pt modelId="{0E8D9880-FFA5-49BA-88B0-4598025A2987}" type="pres">
      <dgm:prSet presAssocID="{5BD8DAA7-082E-4CB5-9F46-B0B9DF12B11E}" presName="rootText" presStyleLbl="node3" presStyleIdx="1" presStyleCnt="3">
        <dgm:presLayoutVars>
          <dgm:chPref val="3"/>
        </dgm:presLayoutVars>
      </dgm:prSet>
      <dgm:spPr/>
      <dgm:t>
        <a:bodyPr/>
        <a:lstStyle/>
        <a:p>
          <a:endParaRPr lang="en-US"/>
        </a:p>
      </dgm:t>
    </dgm:pt>
    <dgm:pt modelId="{DA10A1D6-0D9C-4B0E-82C1-5042F4E07164}" type="pres">
      <dgm:prSet presAssocID="{5BD8DAA7-082E-4CB5-9F46-B0B9DF12B11E}" presName="rootConnector" presStyleLbl="node3" presStyleIdx="1" presStyleCnt="3"/>
      <dgm:spPr/>
      <dgm:t>
        <a:bodyPr/>
        <a:lstStyle/>
        <a:p>
          <a:endParaRPr lang="en-US"/>
        </a:p>
      </dgm:t>
    </dgm:pt>
    <dgm:pt modelId="{3AE6CD1C-E34B-4F24-8214-B895B69237C1}" type="pres">
      <dgm:prSet presAssocID="{5BD8DAA7-082E-4CB5-9F46-B0B9DF12B11E}" presName="hierChild4" presStyleCnt="0"/>
      <dgm:spPr/>
    </dgm:pt>
    <dgm:pt modelId="{8C573B8A-A194-475C-A3FD-62904AF61007}" type="pres">
      <dgm:prSet presAssocID="{C83EA683-B259-4D5A-B4DE-8C9799611DBB}" presName="Name64" presStyleLbl="parChTrans1D4" presStyleIdx="1" presStyleCnt="2"/>
      <dgm:spPr/>
      <dgm:t>
        <a:bodyPr/>
        <a:lstStyle/>
        <a:p>
          <a:endParaRPr lang="en-US"/>
        </a:p>
      </dgm:t>
    </dgm:pt>
    <dgm:pt modelId="{7AEEAA70-A679-489D-A5E9-15F0849762BC}" type="pres">
      <dgm:prSet presAssocID="{0140EFF6-F3CA-4EC7-93B8-FAB96CC60E65}" presName="hierRoot2" presStyleCnt="0">
        <dgm:presLayoutVars>
          <dgm:hierBranch val="init"/>
        </dgm:presLayoutVars>
      </dgm:prSet>
      <dgm:spPr/>
    </dgm:pt>
    <dgm:pt modelId="{188CB8F9-28D1-4985-BFD4-1C9D64718AF4}" type="pres">
      <dgm:prSet presAssocID="{0140EFF6-F3CA-4EC7-93B8-FAB96CC60E65}" presName="rootComposite" presStyleCnt="0"/>
      <dgm:spPr/>
    </dgm:pt>
    <dgm:pt modelId="{A1351A17-1BDB-4F43-9D5D-D1C89795C931}" type="pres">
      <dgm:prSet presAssocID="{0140EFF6-F3CA-4EC7-93B8-FAB96CC60E65}" presName="rootText" presStyleLbl="node4" presStyleIdx="1" presStyleCnt="2">
        <dgm:presLayoutVars>
          <dgm:chPref val="3"/>
        </dgm:presLayoutVars>
      </dgm:prSet>
      <dgm:spPr/>
      <dgm:t>
        <a:bodyPr/>
        <a:lstStyle/>
        <a:p>
          <a:endParaRPr lang="en-US"/>
        </a:p>
      </dgm:t>
    </dgm:pt>
    <dgm:pt modelId="{02F036AB-2D77-47AD-AF1E-EC104559F9D5}" type="pres">
      <dgm:prSet presAssocID="{0140EFF6-F3CA-4EC7-93B8-FAB96CC60E65}" presName="rootConnector" presStyleLbl="node4" presStyleIdx="1" presStyleCnt="2"/>
      <dgm:spPr/>
      <dgm:t>
        <a:bodyPr/>
        <a:lstStyle/>
        <a:p>
          <a:endParaRPr lang="en-US"/>
        </a:p>
      </dgm:t>
    </dgm:pt>
    <dgm:pt modelId="{0B0F62D0-ACF9-4CC3-BB61-51E0D8DF3194}" type="pres">
      <dgm:prSet presAssocID="{0140EFF6-F3CA-4EC7-93B8-FAB96CC60E65}" presName="hierChild4" presStyleCnt="0"/>
      <dgm:spPr/>
    </dgm:pt>
    <dgm:pt modelId="{5CBBA881-3CD8-4554-BFCD-6920A43E6D3C}" type="pres">
      <dgm:prSet presAssocID="{0140EFF6-F3CA-4EC7-93B8-FAB96CC60E65}" presName="hierChild5" presStyleCnt="0"/>
      <dgm:spPr/>
    </dgm:pt>
    <dgm:pt modelId="{129317EA-244A-44AD-8E4A-48C414C6B1A8}" type="pres">
      <dgm:prSet presAssocID="{5BD8DAA7-082E-4CB5-9F46-B0B9DF12B11E}" presName="hierChild5" presStyleCnt="0"/>
      <dgm:spPr/>
    </dgm:pt>
    <dgm:pt modelId="{DAF688CA-ED73-4DB8-82CD-49242A7B39F2}" type="pres">
      <dgm:prSet presAssocID="{1EB11C65-6553-4951-8A62-2CE6F26BFE9D}" presName="hierChild5" presStyleCnt="0"/>
      <dgm:spPr/>
    </dgm:pt>
    <dgm:pt modelId="{4C8A73D1-1A7F-491A-ABE4-9A1DA0E34856}" type="pres">
      <dgm:prSet presAssocID="{90E58493-8076-4632-8686-2A1E08A69BC2}" presName="Name64" presStyleLbl="parChTrans1D2" presStyleIdx="1" presStyleCnt="2"/>
      <dgm:spPr/>
      <dgm:t>
        <a:bodyPr/>
        <a:lstStyle/>
        <a:p>
          <a:endParaRPr lang="en-US"/>
        </a:p>
      </dgm:t>
    </dgm:pt>
    <dgm:pt modelId="{3B20EB86-BD57-4250-8B1D-9A7F691A0431}" type="pres">
      <dgm:prSet presAssocID="{E5CF8859-5262-48A3-81BF-E91D7C52CBD2}" presName="hierRoot2" presStyleCnt="0">
        <dgm:presLayoutVars>
          <dgm:hierBranch val="init"/>
        </dgm:presLayoutVars>
      </dgm:prSet>
      <dgm:spPr/>
    </dgm:pt>
    <dgm:pt modelId="{00121CB2-164B-4D69-9499-2A4A59A44CD8}" type="pres">
      <dgm:prSet presAssocID="{E5CF8859-5262-48A3-81BF-E91D7C52CBD2}" presName="rootComposite" presStyleCnt="0"/>
      <dgm:spPr/>
    </dgm:pt>
    <dgm:pt modelId="{A54A3699-530C-4380-87B2-BB40CBA166D8}" type="pres">
      <dgm:prSet presAssocID="{E5CF8859-5262-48A3-81BF-E91D7C52CBD2}" presName="rootText" presStyleLbl="node2" presStyleIdx="1" presStyleCnt="2">
        <dgm:presLayoutVars>
          <dgm:chPref val="3"/>
        </dgm:presLayoutVars>
      </dgm:prSet>
      <dgm:spPr/>
      <dgm:t>
        <a:bodyPr/>
        <a:lstStyle/>
        <a:p>
          <a:endParaRPr lang="en-US"/>
        </a:p>
      </dgm:t>
    </dgm:pt>
    <dgm:pt modelId="{A6B4475C-A5F6-40D5-B139-9A3A025ABD60}" type="pres">
      <dgm:prSet presAssocID="{E5CF8859-5262-48A3-81BF-E91D7C52CBD2}" presName="rootConnector" presStyleLbl="node2" presStyleIdx="1" presStyleCnt="2"/>
      <dgm:spPr/>
      <dgm:t>
        <a:bodyPr/>
        <a:lstStyle/>
        <a:p>
          <a:endParaRPr lang="en-US"/>
        </a:p>
      </dgm:t>
    </dgm:pt>
    <dgm:pt modelId="{CC86B034-62E0-4EC9-838D-1D29910BBD33}" type="pres">
      <dgm:prSet presAssocID="{E5CF8859-5262-48A3-81BF-E91D7C52CBD2}" presName="hierChild4" presStyleCnt="0"/>
      <dgm:spPr/>
    </dgm:pt>
    <dgm:pt modelId="{99D261D4-1B9C-499B-AA3F-42FD09BF0725}" type="pres">
      <dgm:prSet presAssocID="{E1245DE6-A200-43CB-A293-A206AB1CA53B}" presName="Name64" presStyleLbl="parChTrans1D3" presStyleIdx="2" presStyleCnt="3"/>
      <dgm:spPr/>
      <dgm:t>
        <a:bodyPr/>
        <a:lstStyle/>
        <a:p>
          <a:endParaRPr lang="en-US"/>
        </a:p>
      </dgm:t>
    </dgm:pt>
    <dgm:pt modelId="{9C078AFB-5619-456E-8984-CB1352423E17}" type="pres">
      <dgm:prSet presAssocID="{2A77AE0E-8D35-4BA7-AF1C-CEC8A29692BF}" presName="hierRoot2" presStyleCnt="0">
        <dgm:presLayoutVars>
          <dgm:hierBranch val="init"/>
        </dgm:presLayoutVars>
      </dgm:prSet>
      <dgm:spPr/>
    </dgm:pt>
    <dgm:pt modelId="{3848585D-FCC7-4170-BB5E-D8A229776583}" type="pres">
      <dgm:prSet presAssocID="{2A77AE0E-8D35-4BA7-AF1C-CEC8A29692BF}" presName="rootComposite" presStyleCnt="0"/>
      <dgm:spPr/>
    </dgm:pt>
    <dgm:pt modelId="{06C4C67A-B902-4AAE-B3F0-5B5110933D67}" type="pres">
      <dgm:prSet presAssocID="{2A77AE0E-8D35-4BA7-AF1C-CEC8A29692BF}" presName="rootText" presStyleLbl="node3" presStyleIdx="2" presStyleCnt="3">
        <dgm:presLayoutVars>
          <dgm:chPref val="3"/>
        </dgm:presLayoutVars>
      </dgm:prSet>
      <dgm:spPr/>
      <dgm:t>
        <a:bodyPr/>
        <a:lstStyle/>
        <a:p>
          <a:endParaRPr lang="en-US"/>
        </a:p>
      </dgm:t>
    </dgm:pt>
    <dgm:pt modelId="{4471ECF9-BC8E-4999-B510-24881947D671}" type="pres">
      <dgm:prSet presAssocID="{2A77AE0E-8D35-4BA7-AF1C-CEC8A29692BF}" presName="rootConnector" presStyleLbl="node3" presStyleIdx="2" presStyleCnt="3"/>
      <dgm:spPr/>
      <dgm:t>
        <a:bodyPr/>
        <a:lstStyle/>
        <a:p>
          <a:endParaRPr lang="en-US"/>
        </a:p>
      </dgm:t>
    </dgm:pt>
    <dgm:pt modelId="{87BDA7EA-AE4F-483B-BFC0-375BC15BF464}" type="pres">
      <dgm:prSet presAssocID="{2A77AE0E-8D35-4BA7-AF1C-CEC8A29692BF}" presName="hierChild4" presStyleCnt="0"/>
      <dgm:spPr/>
    </dgm:pt>
    <dgm:pt modelId="{A15E2839-F148-49B8-8513-4091472474E7}" type="pres">
      <dgm:prSet presAssocID="{2A77AE0E-8D35-4BA7-AF1C-CEC8A29692BF}" presName="hierChild5" presStyleCnt="0"/>
      <dgm:spPr/>
    </dgm:pt>
    <dgm:pt modelId="{2208FB18-B5BF-4AF6-8530-76A470E0690D}" type="pres">
      <dgm:prSet presAssocID="{E5CF8859-5262-48A3-81BF-E91D7C52CBD2}" presName="hierChild5" presStyleCnt="0"/>
      <dgm:spPr/>
    </dgm:pt>
    <dgm:pt modelId="{496A6B23-E5FE-431A-9CE2-99509AD351B0}" type="pres">
      <dgm:prSet presAssocID="{E529C19C-78DF-4657-A176-85DE21F6C036}" presName="hierChild3" presStyleCnt="0"/>
      <dgm:spPr/>
    </dgm:pt>
  </dgm:ptLst>
  <dgm:cxnLst>
    <dgm:cxn modelId="{304BC74B-5096-D741-92AE-3258A4466CC7}" type="presOf" srcId="{E529C19C-78DF-4657-A176-85DE21F6C036}" destId="{FEEEC04E-409B-46F2-8C2B-588A26B760DD}" srcOrd="0" destOrd="0" presId="urn:microsoft.com/office/officeart/2009/3/layout/HorizontalOrganizationChart"/>
    <dgm:cxn modelId="{C77ECB1F-6193-F74F-AFD7-2F164FF04CB0}" type="presOf" srcId="{5BD8DAA7-082E-4CB5-9F46-B0B9DF12B11E}" destId="{DA10A1D6-0D9C-4B0E-82C1-5042F4E07164}" srcOrd="1" destOrd="0" presId="urn:microsoft.com/office/officeart/2009/3/layout/HorizontalOrganizationChart"/>
    <dgm:cxn modelId="{F543C316-CFDD-CD43-AC45-A183A3C4764C}" type="presOf" srcId="{9D5D6585-2E33-4E03-AE8A-5B4E64C60C12}" destId="{89261E88-3247-4BAC-9534-EBF00CE64521}" srcOrd="0" destOrd="0" presId="urn:microsoft.com/office/officeart/2009/3/layout/HorizontalOrganizationChart"/>
    <dgm:cxn modelId="{D1E33930-AE89-4AE7-BDB2-B6AE73A2E77B}" srcId="{E529C19C-78DF-4657-A176-85DE21F6C036}" destId="{1EB11C65-6553-4951-8A62-2CE6F26BFE9D}" srcOrd="0" destOrd="0" parTransId="{33868DCC-9A72-464F-95E6-4A389C5DDFC4}" sibTransId="{87EF65ED-440B-49B8-B98D-C1CF992A102E}"/>
    <dgm:cxn modelId="{5A8881FD-173B-7C48-B21C-104E11F8022F}" type="presOf" srcId="{1EB11C65-6553-4951-8A62-2CE6F26BFE9D}" destId="{D696B8E9-2DD3-4085-93DC-554DAEE69A6D}" srcOrd="1" destOrd="0" presId="urn:microsoft.com/office/officeart/2009/3/layout/HorizontalOrganizationChart"/>
    <dgm:cxn modelId="{57591559-06E4-1D47-BE09-6645629872D3}" type="presOf" srcId="{33868DCC-9A72-464F-95E6-4A389C5DDFC4}" destId="{495C8DD6-BFF7-4605-AFC1-39098DD325AE}" srcOrd="0" destOrd="0" presId="urn:microsoft.com/office/officeart/2009/3/layout/HorizontalOrganizationChart"/>
    <dgm:cxn modelId="{FF2A771C-D1B5-424C-BC97-14D2B50042BE}" type="presOf" srcId="{B6BAFF82-84B8-4DFF-B31B-71BC66344FA7}" destId="{A9337D3E-55CE-4311-B53A-673BE648EFC0}" srcOrd="0" destOrd="0" presId="urn:microsoft.com/office/officeart/2009/3/layout/HorizontalOrganizationChart"/>
    <dgm:cxn modelId="{DDF04AB6-2342-CF41-9C2B-D1A47779B467}" type="presOf" srcId="{0140EFF6-F3CA-4EC7-93B8-FAB96CC60E65}" destId="{A1351A17-1BDB-4F43-9D5D-D1C89795C931}" srcOrd="0" destOrd="0" presId="urn:microsoft.com/office/officeart/2009/3/layout/HorizontalOrganizationChart"/>
    <dgm:cxn modelId="{AC708CE8-6099-3244-9B20-B5645D389F5D}" type="presOf" srcId="{E5CF8859-5262-48A3-81BF-E91D7C52CBD2}" destId="{A6B4475C-A5F6-40D5-B139-9A3A025ABD60}" srcOrd="1" destOrd="0" presId="urn:microsoft.com/office/officeart/2009/3/layout/HorizontalOrganizationChart"/>
    <dgm:cxn modelId="{9E7B1810-3E89-1E4E-A268-9312297B6BEE}" type="presOf" srcId="{1EB11C65-6553-4951-8A62-2CE6F26BFE9D}" destId="{BDA6279F-B6F5-498B-ADA8-5772F71FD569}" srcOrd="0" destOrd="0" presId="urn:microsoft.com/office/officeart/2009/3/layout/HorizontalOrganizationChart"/>
    <dgm:cxn modelId="{8CA3D13C-1DBE-9644-9A50-5CAF4B52ABA8}" type="presOf" srcId="{FBFD8C91-1101-4065-82E1-46EC6FF8D2B1}" destId="{8832612D-A361-474B-AC97-AA559C35A7FE}" srcOrd="0" destOrd="0" presId="urn:microsoft.com/office/officeart/2009/3/layout/HorizontalOrganizationChart"/>
    <dgm:cxn modelId="{159CCDA0-FDC5-4279-B13A-DBF5ECB30C55}" srcId="{B6BAFF82-84B8-4DFF-B31B-71BC66344FA7}" destId="{E529C19C-78DF-4657-A176-85DE21F6C036}" srcOrd="0" destOrd="0" parTransId="{5460491A-47CA-4C98-B83D-61DB488F8CEC}" sibTransId="{09C6FB58-1972-445A-AB8D-D9F355C58EDB}"/>
    <dgm:cxn modelId="{5109F755-9DF3-3740-983D-365672D8340E}" type="presOf" srcId="{5BD8DAA7-082E-4CB5-9F46-B0B9DF12B11E}" destId="{0E8D9880-FFA5-49BA-88B0-4598025A2987}" srcOrd="0" destOrd="0" presId="urn:microsoft.com/office/officeart/2009/3/layout/HorizontalOrganizationChart"/>
    <dgm:cxn modelId="{B697BBCD-091C-412A-9406-CD7794BC760F}" srcId="{FBFD8C91-1101-4065-82E1-46EC6FF8D2B1}" destId="{1CFE2667-B839-41F8-B339-F35EBD965E3C}" srcOrd="0" destOrd="0" parTransId="{9D5D6585-2E33-4E03-AE8A-5B4E64C60C12}" sibTransId="{4CC6A341-331D-4D0F-BC81-CC98F5F50CCD}"/>
    <dgm:cxn modelId="{46A044F7-010F-4DCC-A726-2FECFE8350F0}" srcId="{1EB11C65-6553-4951-8A62-2CE6F26BFE9D}" destId="{5BD8DAA7-082E-4CB5-9F46-B0B9DF12B11E}" srcOrd="1" destOrd="0" parTransId="{D2C1B701-673E-4F5B-9914-5B1512A87903}" sibTransId="{9C643660-665A-4BA3-B5DE-8C224A92B24A}"/>
    <dgm:cxn modelId="{8C439F6F-15A7-474E-A36F-6F55F272DF64}" type="presOf" srcId="{FBFD8C91-1101-4065-82E1-46EC6FF8D2B1}" destId="{B774EB01-D36B-41B1-B8A5-D75A5610D830}" srcOrd="1" destOrd="0" presId="urn:microsoft.com/office/officeart/2009/3/layout/HorizontalOrganizationChart"/>
    <dgm:cxn modelId="{A98ADE5F-B971-C94F-912B-19DD784895AF}" type="presOf" srcId="{C83EA683-B259-4D5A-B4DE-8C9799611DBB}" destId="{8C573B8A-A194-475C-A3FD-62904AF61007}" srcOrd="0" destOrd="0" presId="urn:microsoft.com/office/officeart/2009/3/layout/HorizontalOrganizationChart"/>
    <dgm:cxn modelId="{5BEADFD0-2C09-354E-9C91-BA2685AC9328}" type="presOf" srcId="{D2C1B701-673E-4F5B-9914-5B1512A87903}" destId="{49A3DD3B-6302-4C80-A98A-404F6628B0E4}" srcOrd="0" destOrd="0" presId="urn:microsoft.com/office/officeart/2009/3/layout/HorizontalOrganizationChart"/>
    <dgm:cxn modelId="{3B6F2EFE-CB43-4BB8-A959-FA5BB29E8FE0}" srcId="{E529C19C-78DF-4657-A176-85DE21F6C036}" destId="{E5CF8859-5262-48A3-81BF-E91D7C52CBD2}" srcOrd="1" destOrd="0" parTransId="{90E58493-8076-4632-8686-2A1E08A69BC2}" sibTransId="{68811416-8350-42E8-BCF0-8391992D3E30}"/>
    <dgm:cxn modelId="{AA269193-F2AB-4FFB-9435-D1B1DD97846A}" srcId="{5BD8DAA7-082E-4CB5-9F46-B0B9DF12B11E}" destId="{0140EFF6-F3CA-4EC7-93B8-FAB96CC60E65}" srcOrd="0" destOrd="0" parTransId="{C83EA683-B259-4D5A-B4DE-8C9799611DBB}" sibTransId="{2EDF14B6-E361-4B42-B70B-11979F771C16}"/>
    <dgm:cxn modelId="{96D50CC2-359C-464D-A91E-EA880753684E}" srcId="{1EB11C65-6553-4951-8A62-2CE6F26BFE9D}" destId="{FBFD8C91-1101-4065-82E1-46EC6FF8D2B1}" srcOrd="0" destOrd="0" parTransId="{12279FF7-8A9F-49AD-9E2F-09B5ED30D240}" sibTransId="{9A44A961-DEA6-4E44-8333-C24D4A980813}"/>
    <dgm:cxn modelId="{1FE55162-3D5E-6C48-9444-796624154EA6}" type="presOf" srcId="{2A77AE0E-8D35-4BA7-AF1C-CEC8A29692BF}" destId="{06C4C67A-B902-4AAE-B3F0-5B5110933D67}" srcOrd="0" destOrd="0" presId="urn:microsoft.com/office/officeart/2009/3/layout/HorizontalOrganizationChart"/>
    <dgm:cxn modelId="{9CF62967-7344-AC4C-A934-EABC14F632AA}" type="presOf" srcId="{1CFE2667-B839-41F8-B339-F35EBD965E3C}" destId="{6A641B45-FBAE-4BCB-896A-91A8F725A157}" srcOrd="1" destOrd="0" presId="urn:microsoft.com/office/officeart/2009/3/layout/HorizontalOrganizationChart"/>
    <dgm:cxn modelId="{F43E6687-ACF9-9F4C-83F6-8A044BB2E031}" type="presOf" srcId="{90E58493-8076-4632-8686-2A1E08A69BC2}" destId="{4C8A73D1-1A7F-491A-ABE4-9A1DA0E34856}" srcOrd="0" destOrd="0" presId="urn:microsoft.com/office/officeart/2009/3/layout/HorizontalOrganizationChart"/>
    <dgm:cxn modelId="{9C072761-466D-D34B-B704-267ABCD2E94B}" type="presOf" srcId="{1CFE2667-B839-41F8-B339-F35EBD965E3C}" destId="{C5C9F361-5003-4B10-8A39-832E700345DD}" srcOrd="0" destOrd="0" presId="urn:microsoft.com/office/officeart/2009/3/layout/HorizontalOrganizationChart"/>
    <dgm:cxn modelId="{5728AAC4-E728-F545-9690-6CD5AAFF3213}" type="presOf" srcId="{0140EFF6-F3CA-4EC7-93B8-FAB96CC60E65}" destId="{02F036AB-2D77-47AD-AF1E-EC104559F9D5}" srcOrd="1" destOrd="0" presId="urn:microsoft.com/office/officeart/2009/3/layout/HorizontalOrganizationChart"/>
    <dgm:cxn modelId="{C0F6FBBD-FFB3-6D48-BC2E-4EED261AC0DC}" type="presOf" srcId="{2A77AE0E-8D35-4BA7-AF1C-CEC8A29692BF}" destId="{4471ECF9-BC8E-4999-B510-24881947D671}" srcOrd="1" destOrd="0" presId="urn:microsoft.com/office/officeart/2009/3/layout/HorizontalOrganizationChart"/>
    <dgm:cxn modelId="{076A7E67-E6D1-F84F-8400-2D198E30E153}" type="presOf" srcId="{E5CF8859-5262-48A3-81BF-E91D7C52CBD2}" destId="{A54A3699-530C-4380-87B2-BB40CBA166D8}" srcOrd="0" destOrd="0" presId="urn:microsoft.com/office/officeart/2009/3/layout/HorizontalOrganizationChart"/>
    <dgm:cxn modelId="{02C552DF-3719-644C-9077-42E10BA541CC}" type="presOf" srcId="{12279FF7-8A9F-49AD-9E2F-09B5ED30D240}" destId="{05AFC60C-E54F-4C99-AACA-334B0AC40DE0}" srcOrd="0" destOrd="0" presId="urn:microsoft.com/office/officeart/2009/3/layout/HorizontalOrganizationChart"/>
    <dgm:cxn modelId="{83BE3FCE-E821-874A-880F-65725F6EA8A9}" type="presOf" srcId="{E529C19C-78DF-4657-A176-85DE21F6C036}" destId="{86310531-2958-4742-9F0F-FD0989AD37F0}" srcOrd="1" destOrd="0" presId="urn:microsoft.com/office/officeart/2009/3/layout/HorizontalOrganizationChart"/>
    <dgm:cxn modelId="{FC0B223E-63A8-F441-83E3-49139B03C87F}" type="presOf" srcId="{E1245DE6-A200-43CB-A293-A206AB1CA53B}" destId="{99D261D4-1B9C-499B-AA3F-42FD09BF0725}" srcOrd="0" destOrd="0" presId="urn:microsoft.com/office/officeart/2009/3/layout/HorizontalOrganizationChart"/>
    <dgm:cxn modelId="{32E3C2CE-8E2E-4C15-863F-B9CB7479CC19}" srcId="{E5CF8859-5262-48A3-81BF-E91D7C52CBD2}" destId="{2A77AE0E-8D35-4BA7-AF1C-CEC8A29692BF}" srcOrd="0" destOrd="0" parTransId="{E1245DE6-A200-43CB-A293-A206AB1CA53B}" sibTransId="{81DC4AE2-20B0-452A-B411-99F7996932F6}"/>
    <dgm:cxn modelId="{39FF4929-15E4-5B49-85EF-4687E5091415}" type="presParOf" srcId="{A9337D3E-55CE-4311-B53A-673BE648EFC0}" destId="{03870341-AD90-42F1-852B-52E9CDDDC824}" srcOrd="0" destOrd="0" presId="urn:microsoft.com/office/officeart/2009/3/layout/HorizontalOrganizationChart"/>
    <dgm:cxn modelId="{CF75E87D-7ED1-BE4F-8AE3-BE3C1BA1F6F8}" type="presParOf" srcId="{03870341-AD90-42F1-852B-52E9CDDDC824}" destId="{A25943D5-F34C-4E17-AD53-CEE2FB7EACF8}" srcOrd="0" destOrd="0" presId="urn:microsoft.com/office/officeart/2009/3/layout/HorizontalOrganizationChart"/>
    <dgm:cxn modelId="{542CBC91-D01A-DA4A-A8C0-BB637EAFA2B9}" type="presParOf" srcId="{A25943D5-F34C-4E17-AD53-CEE2FB7EACF8}" destId="{FEEEC04E-409B-46F2-8C2B-588A26B760DD}" srcOrd="0" destOrd="0" presId="urn:microsoft.com/office/officeart/2009/3/layout/HorizontalOrganizationChart"/>
    <dgm:cxn modelId="{0156983E-0F23-094B-BDCF-D0AC4B1684F7}" type="presParOf" srcId="{A25943D5-F34C-4E17-AD53-CEE2FB7EACF8}" destId="{86310531-2958-4742-9F0F-FD0989AD37F0}" srcOrd="1" destOrd="0" presId="urn:microsoft.com/office/officeart/2009/3/layout/HorizontalOrganizationChart"/>
    <dgm:cxn modelId="{D82A3C44-AD15-3E42-B6AB-7E20D5EE11DC}" type="presParOf" srcId="{03870341-AD90-42F1-852B-52E9CDDDC824}" destId="{376771CA-27BA-4C61-BAD9-2F50E2F8C149}" srcOrd="1" destOrd="0" presId="urn:microsoft.com/office/officeart/2009/3/layout/HorizontalOrganizationChart"/>
    <dgm:cxn modelId="{E8BA62CA-08C4-B34E-931D-DB9E6E20928A}" type="presParOf" srcId="{376771CA-27BA-4C61-BAD9-2F50E2F8C149}" destId="{495C8DD6-BFF7-4605-AFC1-39098DD325AE}" srcOrd="0" destOrd="0" presId="urn:microsoft.com/office/officeart/2009/3/layout/HorizontalOrganizationChart"/>
    <dgm:cxn modelId="{C63AF51C-1FCE-5042-9C7A-5180BDC44DF8}" type="presParOf" srcId="{376771CA-27BA-4C61-BAD9-2F50E2F8C149}" destId="{4512F41A-4508-4739-8325-011374DFA1D7}" srcOrd="1" destOrd="0" presId="urn:microsoft.com/office/officeart/2009/3/layout/HorizontalOrganizationChart"/>
    <dgm:cxn modelId="{CD26DD65-13CB-7B42-B44C-9598C87043B8}" type="presParOf" srcId="{4512F41A-4508-4739-8325-011374DFA1D7}" destId="{85534E75-F2C6-4F0B-8CBC-448BBC4401F8}" srcOrd="0" destOrd="0" presId="urn:microsoft.com/office/officeart/2009/3/layout/HorizontalOrganizationChart"/>
    <dgm:cxn modelId="{5B157A2E-CC0D-4F41-99F2-8EF00741CC5D}" type="presParOf" srcId="{85534E75-F2C6-4F0B-8CBC-448BBC4401F8}" destId="{BDA6279F-B6F5-498B-ADA8-5772F71FD569}" srcOrd="0" destOrd="0" presId="urn:microsoft.com/office/officeart/2009/3/layout/HorizontalOrganizationChart"/>
    <dgm:cxn modelId="{F74BA6AA-C4AA-E04F-977A-F3D98F07B0AD}" type="presParOf" srcId="{85534E75-F2C6-4F0B-8CBC-448BBC4401F8}" destId="{D696B8E9-2DD3-4085-93DC-554DAEE69A6D}" srcOrd="1" destOrd="0" presId="urn:microsoft.com/office/officeart/2009/3/layout/HorizontalOrganizationChart"/>
    <dgm:cxn modelId="{7BBF121F-20AC-9F4B-948A-197B7B0D144F}" type="presParOf" srcId="{4512F41A-4508-4739-8325-011374DFA1D7}" destId="{F0B35347-5495-4D2A-945A-F3CF942A2CA1}" srcOrd="1" destOrd="0" presId="urn:microsoft.com/office/officeart/2009/3/layout/HorizontalOrganizationChart"/>
    <dgm:cxn modelId="{262925B2-2E96-644A-8203-DB6A5D9F4B7F}" type="presParOf" srcId="{F0B35347-5495-4D2A-945A-F3CF942A2CA1}" destId="{05AFC60C-E54F-4C99-AACA-334B0AC40DE0}" srcOrd="0" destOrd="0" presId="urn:microsoft.com/office/officeart/2009/3/layout/HorizontalOrganizationChart"/>
    <dgm:cxn modelId="{8F7A0053-A1DA-A544-BEF5-8C2B8D41A539}" type="presParOf" srcId="{F0B35347-5495-4D2A-945A-F3CF942A2CA1}" destId="{6985B321-000D-47E6-AD19-67B7B2C1F175}" srcOrd="1" destOrd="0" presId="urn:microsoft.com/office/officeart/2009/3/layout/HorizontalOrganizationChart"/>
    <dgm:cxn modelId="{A46EA3EE-6314-0843-9039-0627271EAF9C}" type="presParOf" srcId="{6985B321-000D-47E6-AD19-67B7B2C1F175}" destId="{E68A4751-6BAB-478C-AD1B-945321A34B2F}" srcOrd="0" destOrd="0" presId="urn:microsoft.com/office/officeart/2009/3/layout/HorizontalOrganizationChart"/>
    <dgm:cxn modelId="{673B4ECC-BDB4-7340-AA55-3A50FF87A4C5}" type="presParOf" srcId="{E68A4751-6BAB-478C-AD1B-945321A34B2F}" destId="{8832612D-A361-474B-AC97-AA559C35A7FE}" srcOrd="0" destOrd="0" presId="urn:microsoft.com/office/officeart/2009/3/layout/HorizontalOrganizationChart"/>
    <dgm:cxn modelId="{6FB059F5-8624-944C-9176-2560CA17B6E3}" type="presParOf" srcId="{E68A4751-6BAB-478C-AD1B-945321A34B2F}" destId="{B774EB01-D36B-41B1-B8A5-D75A5610D830}" srcOrd="1" destOrd="0" presId="urn:microsoft.com/office/officeart/2009/3/layout/HorizontalOrganizationChart"/>
    <dgm:cxn modelId="{EE6ACE07-478B-8C4D-BB7B-2D2FD59DB52C}" type="presParOf" srcId="{6985B321-000D-47E6-AD19-67B7B2C1F175}" destId="{FF8DCC3C-7AD0-43F5-9F35-938E5C573974}" srcOrd="1" destOrd="0" presId="urn:microsoft.com/office/officeart/2009/3/layout/HorizontalOrganizationChart"/>
    <dgm:cxn modelId="{B68348A7-FCD0-9946-BB3E-CBE8F68CC799}" type="presParOf" srcId="{FF8DCC3C-7AD0-43F5-9F35-938E5C573974}" destId="{89261E88-3247-4BAC-9534-EBF00CE64521}" srcOrd="0" destOrd="0" presId="urn:microsoft.com/office/officeart/2009/3/layout/HorizontalOrganizationChart"/>
    <dgm:cxn modelId="{79F3AD6C-F757-3B46-8AF6-8336A9275685}" type="presParOf" srcId="{FF8DCC3C-7AD0-43F5-9F35-938E5C573974}" destId="{30532E17-7853-4757-8022-D572CC7F55E5}" srcOrd="1" destOrd="0" presId="urn:microsoft.com/office/officeart/2009/3/layout/HorizontalOrganizationChart"/>
    <dgm:cxn modelId="{C8ADC06C-267A-1441-BFDA-31F7AF14F366}" type="presParOf" srcId="{30532E17-7853-4757-8022-D572CC7F55E5}" destId="{556A2333-A024-49BA-804B-9A3D2B743B2D}" srcOrd="0" destOrd="0" presId="urn:microsoft.com/office/officeart/2009/3/layout/HorizontalOrganizationChart"/>
    <dgm:cxn modelId="{A30C802C-E201-344D-BFB1-54B72C3BA953}" type="presParOf" srcId="{556A2333-A024-49BA-804B-9A3D2B743B2D}" destId="{C5C9F361-5003-4B10-8A39-832E700345DD}" srcOrd="0" destOrd="0" presId="urn:microsoft.com/office/officeart/2009/3/layout/HorizontalOrganizationChart"/>
    <dgm:cxn modelId="{9B7555C3-D976-E142-919E-CEA828406862}" type="presParOf" srcId="{556A2333-A024-49BA-804B-9A3D2B743B2D}" destId="{6A641B45-FBAE-4BCB-896A-91A8F725A157}" srcOrd="1" destOrd="0" presId="urn:microsoft.com/office/officeart/2009/3/layout/HorizontalOrganizationChart"/>
    <dgm:cxn modelId="{F36C55A4-82E8-974E-82AD-340B057F79E1}" type="presParOf" srcId="{30532E17-7853-4757-8022-D572CC7F55E5}" destId="{F85F323E-A1E3-4FE0-B3BA-4844B1B9013D}" srcOrd="1" destOrd="0" presId="urn:microsoft.com/office/officeart/2009/3/layout/HorizontalOrganizationChart"/>
    <dgm:cxn modelId="{7AE624F9-D115-334D-91A4-800100B29089}" type="presParOf" srcId="{30532E17-7853-4757-8022-D572CC7F55E5}" destId="{D3E1C407-2AF4-4589-B9ED-365437354A52}" srcOrd="2" destOrd="0" presId="urn:microsoft.com/office/officeart/2009/3/layout/HorizontalOrganizationChart"/>
    <dgm:cxn modelId="{ED997E04-812D-8F4D-887C-AB19886B4E0D}" type="presParOf" srcId="{6985B321-000D-47E6-AD19-67B7B2C1F175}" destId="{17ACAF0B-6798-40EE-90EE-52502566EC66}" srcOrd="2" destOrd="0" presId="urn:microsoft.com/office/officeart/2009/3/layout/HorizontalOrganizationChart"/>
    <dgm:cxn modelId="{B6869CDC-D925-E145-9483-7F414843888D}" type="presParOf" srcId="{F0B35347-5495-4D2A-945A-F3CF942A2CA1}" destId="{49A3DD3B-6302-4C80-A98A-404F6628B0E4}" srcOrd="2" destOrd="0" presId="urn:microsoft.com/office/officeart/2009/3/layout/HorizontalOrganizationChart"/>
    <dgm:cxn modelId="{1B316096-CD81-074F-ACD6-B3939F3747FB}" type="presParOf" srcId="{F0B35347-5495-4D2A-945A-F3CF942A2CA1}" destId="{989719F6-8A58-400D-8653-E50EBB0C36BA}" srcOrd="3" destOrd="0" presId="urn:microsoft.com/office/officeart/2009/3/layout/HorizontalOrganizationChart"/>
    <dgm:cxn modelId="{29D78FC4-64C2-1047-865C-9826F8C8A98E}" type="presParOf" srcId="{989719F6-8A58-400D-8653-E50EBB0C36BA}" destId="{2F1D73B2-A880-41EB-AD5C-5E7D0E721B73}" srcOrd="0" destOrd="0" presId="urn:microsoft.com/office/officeart/2009/3/layout/HorizontalOrganizationChart"/>
    <dgm:cxn modelId="{52EF2402-DEA3-0442-9E3A-04C0C51A46E8}" type="presParOf" srcId="{2F1D73B2-A880-41EB-AD5C-5E7D0E721B73}" destId="{0E8D9880-FFA5-49BA-88B0-4598025A2987}" srcOrd="0" destOrd="0" presId="urn:microsoft.com/office/officeart/2009/3/layout/HorizontalOrganizationChart"/>
    <dgm:cxn modelId="{18303F9B-B0D0-6A46-BE50-27087868ABF4}" type="presParOf" srcId="{2F1D73B2-A880-41EB-AD5C-5E7D0E721B73}" destId="{DA10A1D6-0D9C-4B0E-82C1-5042F4E07164}" srcOrd="1" destOrd="0" presId="urn:microsoft.com/office/officeart/2009/3/layout/HorizontalOrganizationChart"/>
    <dgm:cxn modelId="{917194CB-ED45-DC40-B2A9-BBEC1FD4ABF2}" type="presParOf" srcId="{989719F6-8A58-400D-8653-E50EBB0C36BA}" destId="{3AE6CD1C-E34B-4F24-8214-B895B69237C1}" srcOrd="1" destOrd="0" presId="urn:microsoft.com/office/officeart/2009/3/layout/HorizontalOrganizationChart"/>
    <dgm:cxn modelId="{F7B01D37-66AD-404B-8A35-6EF4A81EBE8C}" type="presParOf" srcId="{3AE6CD1C-E34B-4F24-8214-B895B69237C1}" destId="{8C573B8A-A194-475C-A3FD-62904AF61007}" srcOrd="0" destOrd="0" presId="urn:microsoft.com/office/officeart/2009/3/layout/HorizontalOrganizationChart"/>
    <dgm:cxn modelId="{7B21ECA5-3167-6C43-AB9B-56E7A758C611}" type="presParOf" srcId="{3AE6CD1C-E34B-4F24-8214-B895B69237C1}" destId="{7AEEAA70-A679-489D-A5E9-15F0849762BC}" srcOrd="1" destOrd="0" presId="urn:microsoft.com/office/officeart/2009/3/layout/HorizontalOrganizationChart"/>
    <dgm:cxn modelId="{DDA942BD-C10C-FB4A-B1D1-567EBD3EB4E9}" type="presParOf" srcId="{7AEEAA70-A679-489D-A5E9-15F0849762BC}" destId="{188CB8F9-28D1-4985-BFD4-1C9D64718AF4}" srcOrd="0" destOrd="0" presId="urn:microsoft.com/office/officeart/2009/3/layout/HorizontalOrganizationChart"/>
    <dgm:cxn modelId="{31319E8E-3B1B-3D4A-91EC-6480D9CFDA8C}" type="presParOf" srcId="{188CB8F9-28D1-4985-BFD4-1C9D64718AF4}" destId="{A1351A17-1BDB-4F43-9D5D-D1C89795C931}" srcOrd="0" destOrd="0" presId="urn:microsoft.com/office/officeart/2009/3/layout/HorizontalOrganizationChart"/>
    <dgm:cxn modelId="{FBFDAB54-451D-4D41-B4E6-4566140FD753}" type="presParOf" srcId="{188CB8F9-28D1-4985-BFD4-1C9D64718AF4}" destId="{02F036AB-2D77-47AD-AF1E-EC104559F9D5}" srcOrd="1" destOrd="0" presId="urn:microsoft.com/office/officeart/2009/3/layout/HorizontalOrganizationChart"/>
    <dgm:cxn modelId="{E3FCF6CB-876B-FE4A-A752-34C30BF04930}" type="presParOf" srcId="{7AEEAA70-A679-489D-A5E9-15F0849762BC}" destId="{0B0F62D0-ACF9-4CC3-BB61-51E0D8DF3194}" srcOrd="1" destOrd="0" presId="urn:microsoft.com/office/officeart/2009/3/layout/HorizontalOrganizationChart"/>
    <dgm:cxn modelId="{B64EF583-187C-284D-93E2-6DCE55D3A109}" type="presParOf" srcId="{7AEEAA70-A679-489D-A5E9-15F0849762BC}" destId="{5CBBA881-3CD8-4554-BFCD-6920A43E6D3C}" srcOrd="2" destOrd="0" presId="urn:microsoft.com/office/officeart/2009/3/layout/HorizontalOrganizationChart"/>
    <dgm:cxn modelId="{26B6F924-BA02-1A47-B09A-6467A252BE4E}" type="presParOf" srcId="{989719F6-8A58-400D-8653-E50EBB0C36BA}" destId="{129317EA-244A-44AD-8E4A-48C414C6B1A8}" srcOrd="2" destOrd="0" presId="urn:microsoft.com/office/officeart/2009/3/layout/HorizontalOrganizationChart"/>
    <dgm:cxn modelId="{FCE06745-4B0D-9B4A-90F8-9F0FBEEB4CB6}" type="presParOf" srcId="{4512F41A-4508-4739-8325-011374DFA1D7}" destId="{DAF688CA-ED73-4DB8-82CD-49242A7B39F2}" srcOrd="2" destOrd="0" presId="urn:microsoft.com/office/officeart/2009/3/layout/HorizontalOrganizationChart"/>
    <dgm:cxn modelId="{31357771-B76B-1840-A432-A8A17E9EE663}" type="presParOf" srcId="{376771CA-27BA-4C61-BAD9-2F50E2F8C149}" destId="{4C8A73D1-1A7F-491A-ABE4-9A1DA0E34856}" srcOrd="2" destOrd="0" presId="urn:microsoft.com/office/officeart/2009/3/layout/HorizontalOrganizationChart"/>
    <dgm:cxn modelId="{0EF946A4-12DE-954F-B7EC-88F40A36A557}" type="presParOf" srcId="{376771CA-27BA-4C61-BAD9-2F50E2F8C149}" destId="{3B20EB86-BD57-4250-8B1D-9A7F691A0431}" srcOrd="3" destOrd="0" presId="urn:microsoft.com/office/officeart/2009/3/layout/HorizontalOrganizationChart"/>
    <dgm:cxn modelId="{82CDD10D-CA15-C74D-836F-5600E483C72A}" type="presParOf" srcId="{3B20EB86-BD57-4250-8B1D-9A7F691A0431}" destId="{00121CB2-164B-4D69-9499-2A4A59A44CD8}" srcOrd="0" destOrd="0" presId="urn:microsoft.com/office/officeart/2009/3/layout/HorizontalOrganizationChart"/>
    <dgm:cxn modelId="{D425A86C-3FB7-D042-898D-2FFF24FA7A85}" type="presParOf" srcId="{00121CB2-164B-4D69-9499-2A4A59A44CD8}" destId="{A54A3699-530C-4380-87B2-BB40CBA166D8}" srcOrd="0" destOrd="0" presId="urn:microsoft.com/office/officeart/2009/3/layout/HorizontalOrganizationChart"/>
    <dgm:cxn modelId="{468B0D43-DA69-9343-AD29-761DDB9859F3}" type="presParOf" srcId="{00121CB2-164B-4D69-9499-2A4A59A44CD8}" destId="{A6B4475C-A5F6-40D5-B139-9A3A025ABD60}" srcOrd="1" destOrd="0" presId="urn:microsoft.com/office/officeart/2009/3/layout/HorizontalOrganizationChart"/>
    <dgm:cxn modelId="{F091AE28-9BF6-1344-85AF-F66E2CD7AC4D}" type="presParOf" srcId="{3B20EB86-BD57-4250-8B1D-9A7F691A0431}" destId="{CC86B034-62E0-4EC9-838D-1D29910BBD33}" srcOrd="1" destOrd="0" presId="urn:microsoft.com/office/officeart/2009/3/layout/HorizontalOrganizationChart"/>
    <dgm:cxn modelId="{30DD0BFC-5DCD-1A4D-A322-8106B70E6622}" type="presParOf" srcId="{CC86B034-62E0-4EC9-838D-1D29910BBD33}" destId="{99D261D4-1B9C-499B-AA3F-42FD09BF0725}" srcOrd="0" destOrd="0" presId="urn:microsoft.com/office/officeart/2009/3/layout/HorizontalOrganizationChart"/>
    <dgm:cxn modelId="{801E1CA4-A254-004D-B96D-ED19EE6FB107}" type="presParOf" srcId="{CC86B034-62E0-4EC9-838D-1D29910BBD33}" destId="{9C078AFB-5619-456E-8984-CB1352423E17}" srcOrd="1" destOrd="0" presId="urn:microsoft.com/office/officeart/2009/3/layout/HorizontalOrganizationChart"/>
    <dgm:cxn modelId="{FF9873A5-5506-1942-8589-E49F480944A0}" type="presParOf" srcId="{9C078AFB-5619-456E-8984-CB1352423E17}" destId="{3848585D-FCC7-4170-BB5E-D8A229776583}" srcOrd="0" destOrd="0" presId="urn:microsoft.com/office/officeart/2009/3/layout/HorizontalOrganizationChart"/>
    <dgm:cxn modelId="{3E4987C1-DD8C-DA40-88A1-066EC71FDE10}" type="presParOf" srcId="{3848585D-FCC7-4170-BB5E-D8A229776583}" destId="{06C4C67A-B902-4AAE-B3F0-5B5110933D67}" srcOrd="0" destOrd="0" presId="urn:microsoft.com/office/officeart/2009/3/layout/HorizontalOrganizationChart"/>
    <dgm:cxn modelId="{A058F1B7-EE11-3D4F-91E0-C787FFD2E8BF}" type="presParOf" srcId="{3848585D-FCC7-4170-BB5E-D8A229776583}" destId="{4471ECF9-BC8E-4999-B510-24881947D671}" srcOrd="1" destOrd="0" presId="urn:microsoft.com/office/officeart/2009/3/layout/HorizontalOrganizationChart"/>
    <dgm:cxn modelId="{27327EB9-67A5-3541-A66D-561D11A9E676}" type="presParOf" srcId="{9C078AFB-5619-456E-8984-CB1352423E17}" destId="{87BDA7EA-AE4F-483B-BFC0-375BC15BF464}" srcOrd="1" destOrd="0" presId="urn:microsoft.com/office/officeart/2009/3/layout/HorizontalOrganizationChart"/>
    <dgm:cxn modelId="{40D1A55A-2A89-FB46-BB6E-C14F220DA454}" type="presParOf" srcId="{9C078AFB-5619-456E-8984-CB1352423E17}" destId="{A15E2839-F148-49B8-8513-4091472474E7}" srcOrd="2" destOrd="0" presId="urn:microsoft.com/office/officeart/2009/3/layout/HorizontalOrganizationChart"/>
    <dgm:cxn modelId="{D4F3FB0A-3616-7043-B72C-7AC66A941236}" type="presParOf" srcId="{3B20EB86-BD57-4250-8B1D-9A7F691A0431}" destId="{2208FB18-B5BF-4AF6-8530-76A470E0690D}" srcOrd="2" destOrd="0" presId="urn:microsoft.com/office/officeart/2009/3/layout/HorizontalOrganizationChart"/>
    <dgm:cxn modelId="{CE0DFCCA-A149-1148-AEBB-28BA6577B186}" type="presParOf" srcId="{03870341-AD90-42F1-852B-52E9CDDDC824}" destId="{496A6B23-E5FE-431A-9CE2-99509AD351B0}" srcOrd="2" destOrd="0" presId="urn:microsoft.com/office/officeart/2009/3/layout/HorizontalOrganizationChar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D261D4-1B9C-499B-AA3F-42FD09BF0725}">
      <dsp:nvSpPr>
        <dsp:cNvPr id="0" name=""/>
        <dsp:cNvSpPr/>
      </dsp:nvSpPr>
      <dsp:spPr>
        <a:xfrm>
          <a:off x="2623988" y="2067088"/>
          <a:ext cx="238422" cy="91440"/>
        </a:xfrm>
        <a:custGeom>
          <a:avLst/>
          <a:gdLst/>
          <a:ahLst/>
          <a:cxnLst/>
          <a:rect l="0" t="0" r="0" b="0"/>
          <a:pathLst>
            <a:path>
              <a:moveTo>
                <a:pt x="0" y="45720"/>
              </a:moveTo>
              <a:lnTo>
                <a:pt x="238422" y="45720"/>
              </a:lnTo>
            </a:path>
          </a:pathLst>
        </a:custGeom>
        <a:noFill/>
        <a:ln w="12700" cap="flat" cmpd="sng" algn="ctr">
          <a:solidFill>
            <a:schemeClr val="accent6">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C8A73D1-1A7F-491A-ABE4-9A1DA0E34856}">
      <dsp:nvSpPr>
        <dsp:cNvPr id="0" name=""/>
        <dsp:cNvSpPr/>
      </dsp:nvSpPr>
      <dsp:spPr>
        <a:xfrm>
          <a:off x="1193452" y="1728352"/>
          <a:ext cx="238422" cy="384456"/>
        </a:xfrm>
        <a:custGeom>
          <a:avLst/>
          <a:gdLst/>
          <a:ahLst/>
          <a:cxnLst/>
          <a:rect l="0" t="0" r="0" b="0"/>
          <a:pathLst>
            <a:path>
              <a:moveTo>
                <a:pt x="0" y="0"/>
              </a:moveTo>
              <a:lnTo>
                <a:pt x="119211" y="0"/>
              </a:lnTo>
              <a:lnTo>
                <a:pt x="119211" y="384456"/>
              </a:lnTo>
              <a:lnTo>
                <a:pt x="238422" y="384456"/>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573B8A-A194-475C-A3FD-62904AF61007}">
      <dsp:nvSpPr>
        <dsp:cNvPr id="0" name=""/>
        <dsp:cNvSpPr/>
      </dsp:nvSpPr>
      <dsp:spPr>
        <a:xfrm>
          <a:off x="4054524" y="1554480"/>
          <a:ext cx="238422" cy="91440"/>
        </a:xfrm>
        <a:custGeom>
          <a:avLst/>
          <a:gdLst/>
          <a:ahLst/>
          <a:cxnLst/>
          <a:rect l="0" t="0" r="0" b="0"/>
          <a:pathLst>
            <a:path>
              <a:moveTo>
                <a:pt x="0" y="45720"/>
              </a:moveTo>
              <a:lnTo>
                <a:pt x="238422" y="45720"/>
              </a:lnTo>
            </a:path>
          </a:pathLst>
        </a:custGeom>
        <a:noFill/>
        <a:ln w="12700" cap="flat" cmpd="sng" algn="ctr">
          <a:solidFill>
            <a:schemeClr val="accent6">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A3DD3B-6302-4C80-A98A-404F6628B0E4}">
      <dsp:nvSpPr>
        <dsp:cNvPr id="0" name=""/>
        <dsp:cNvSpPr/>
      </dsp:nvSpPr>
      <dsp:spPr>
        <a:xfrm>
          <a:off x="2623988" y="1343895"/>
          <a:ext cx="238422" cy="256304"/>
        </a:xfrm>
        <a:custGeom>
          <a:avLst/>
          <a:gdLst/>
          <a:ahLst/>
          <a:cxnLst/>
          <a:rect l="0" t="0" r="0" b="0"/>
          <a:pathLst>
            <a:path>
              <a:moveTo>
                <a:pt x="0" y="0"/>
              </a:moveTo>
              <a:lnTo>
                <a:pt x="119211" y="0"/>
              </a:lnTo>
              <a:lnTo>
                <a:pt x="119211" y="256304"/>
              </a:lnTo>
              <a:lnTo>
                <a:pt x="238422" y="256304"/>
              </a:lnTo>
            </a:path>
          </a:pathLst>
        </a:custGeom>
        <a:noFill/>
        <a:ln w="12700" cap="flat" cmpd="sng" algn="ctr">
          <a:solidFill>
            <a:schemeClr val="accent6">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261E88-3247-4BAC-9534-EBF00CE64521}">
      <dsp:nvSpPr>
        <dsp:cNvPr id="0" name=""/>
        <dsp:cNvSpPr/>
      </dsp:nvSpPr>
      <dsp:spPr>
        <a:xfrm>
          <a:off x="4054524" y="1041871"/>
          <a:ext cx="238422" cy="91440"/>
        </a:xfrm>
        <a:custGeom>
          <a:avLst/>
          <a:gdLst/>
          <a:ahLst/>
          <a:cxnLst/>
          <a:rect l="0" t="0" r="0" b="0"/>
          <a:pathLst>
            <a:path>
              <a:moveTo>
                <a:pt x="0" y="45720"/>
              </a:moveTo>
              <a:lnTo>
                <a:pt x="238422" y="45720"/>
              </a:lnTo>
            </a:path>
          </a:pathLst>
        </a:custGeom>
        <a:noFill/>
        <a:ln w="12700" cap="flat" cmpd="sng" algn="ctr">
          <a:solidFill>
            <a:schemeClr val="accent6">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AFC60C-E54F-4C99-AACA-334B0AC40DE0}">
      <dsp:nvSpPr>
        <dsp:cNvPr id="0" name=""/>
        <dsp:cNvSpPr/>
      </dsp:nvSpPr>
      <dsp:spPr>
        <a:xfrm>
          <a:off x="2623988" y="1087591"/>
          <a:ext cx="238422" cy="256304"/>
        </a:xfrm>
        <a:custGeom>
          <a:avLst/>
          <a:gdLst/>
          <a:ahLst/>
          <a:cxnLst/>
          <a:rect l="0" t="0" r="0" b="0"/>
          <a:pathLst>
            <a:path>
              <a:moveTo>
                <a:pt x="0" y="256304"/>
              </a:moveTo>
              <a:lnTo>
                <a:pt x="119211" y="256304"/>
              </a:lnTo>
              <a:lnTo>
                <a:pt x="119211" y="0"/>
              </a:lnTo>
              <a:lnTo>
                <a:pt x="238422" y="0"/>
              </a:lnTo>
            </a:path>
          </a:pathLst>
        </a:custGeom>
        <a:noFill/>
        <a:ln w="12700" cap="flat" cmpd="sng" algn="ctr">
          <a:solidFill>
            <a:schemeClr val="accent6">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5C8DD6-BFF7-4605-AFC1-39098DD325AE}">
      <dsp:nvSpPr>
        <dsp:cNvPr id="0" name=""/>
        <dsp:cNvSpPr/>
      </dsp:nvSpPr>
      <dsp:spPr>
        <a:xfrm>
          <a:off x="1193452" y="1343895"/>
          <a:ext cx="238422" cy="384456"/>
        </a:xfrm>
        <a:custGeom>
          <a:avLst/>
          <a:gdLst/>
          <a:ahLst/>
          <a:cxnLst/>
          <a:rect l="0" t="0" r="0" b="0"/>
          <a:pathLst>
            <a:path>
              <a:moveTo>
                <a:pt x="0" y="384456"/>
              </a:moveTo>
              <a:lnTo>
                <a:pt x="119211" y="384456"/>
              </a:lnTo>
              <a:lnTo>
                <a:pt x="119211" y="0"/>
              </a:lnTo>
              <a:lnTo>
                <a:pt x="238422" y="0"/>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EEC04E-409B-46F2-8C2B-588A26B760DD}">
      <dsp:nvSpPr>
        <dsp:cNvPr id="0" name=""/>
        <dsp:cNvSpPr/>
      </dsp:nvSpPr>
      <dsp:spPr>
        <a:xfrm>
          <a:off x="1339" y="1546554"/>
          <a:ext cx="1192113" cy="363594"/>
        </a:xfrm>
        <a:prstGeom prst="rect">
          <a:avLst/>
        </a:prstGeom>
        <a:solidFill>
          <a:schemeClr val="accent6">
            <a:shade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12 Leads</a:t>
          </a:r>
        </a:p>
      </dsp:txBody>
      <dsp:txXfrm>
        <a:off x="1339" y="1546554"/>
        <a:ext cx="1192113" cy="363594"/>
      </dsp:txXfrm>
    </dsp:sp>
    <dsp:sp modelId="{BDA6279F-B6F5-498B-ADA8-5772F71FD569}">
      <dsp:nvSpPr>
        <dsp:cNvPr id="0" name=""/>
        <dsp:cNvSpPr/>
      </dsp:nvSpPr>
      <dsp:spPr>
        <a:xfrm>
          <a:off x="1431875" y="1162098"/>
          <a:ext cx="1192113" cy="363594"/>
        </a:xfrm>
        <a:prstGeom prst="rect">
          <a:avLst/>
        </a:prstGeom>
        <a:solidFill>
          <a:schemeClr val="accent6">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Limb leads</a:t>
          </a:r>
        </a:p>
      </dsp:txBody>
      <dsp:txXfrm>
        <a:off x="1431875" y="1162098"/>
        <a:ext cx="1192113" cy="363594"/>
      </dsp:txXfrm>
    </dsp:sp>
    <dsp:sp modelId="{8832612D-A361-474B-AC97-AA559C35A7FE}">
      <dsp:nvSpPr>
        <dsp:cNvPr id="0" name=""/>
        <dsp:cNvSpPr/>
      </dsp:nvSpPr>
      <dsp:spPr>
        <a:xfrm>
          <a:off x="2862411" y="905794"/>
          <a:ext cx="1192113" cy="363594"/>
        </a:xfrm>
        <a:prstGeom prst="rect">
          <a:avLst/>
        </a:prstGeom>
        <a:solidFill>
          <a:schemeClr val="accent6">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Unipolar leads</a:t>
          </a:r>
        </a:p>
      </dsp:txBody>
      <dsp:txXfrm>
        <a:off x="2862411" y="905794"/>
        <a:ext cx="1192113" cy="363594"/>
      </dsp:txXfrm>
    </dsp:sp>
    <dsp:sp modelId="{C5C9F361-5003-4B10-8A39-832E700345DD}">
      <dsp:nvSpPr>
        <dsp:cNvPr id="0" name=""/>
        <dsp:cNvSpPr/>
      </dsp:nvSpPr>
      <dsp:spPr>
        <a:xfrm>
          <a:off x="4292947" y="905794"/>
          <a:ext cx="1192113" cy="363594"/>
        </a:xfrm>
        <a:prstGeom prst="rect">
          <a:avLst/>
        </a:prstGeom>
        <a:solidFill>
          <a:schemeClr val="accent6">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aVR, aVL, aVF</a:t>
          </a:r>
        </a:p>
      </dsp:txBody>
      <dsp:txXfrm>
        <a:off x="4292947" y="905794"/>
        <a:ext cx="1192113" cy="363594"/>
      </dsp:txXfrm>
    </dsp:sp>
    <dsp:sp modelId="{0E8D9880-FFA5-49BA-88B0-4598025A2987}">
      <dsp:nvSpPr>
        <dsp:cNvPr id="0" name=""/>
        <dsp:cNvSpPr/>
      </dsp:nvSpPr>
      <dsp:spPr>
        <a:xfrm>
          <a:off x="2862411" y="1418402"/>
          <a:ext cx="1192113" cy="363594"/>
        </a:xfrm>
        <a:prstGeom prst="rect">
          <a:avLst/>
        </a:prstGeom>
        <a:solidFill>
          <a:schemeClr val="accent6">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Bipolar leads</a:t>
          </a:r>
        </a:p>
      </dsp:txBody>
      <dsp:txXfrm>
        <a:off x="2862411" y="1418402"/>
        <a:ext cx="1192113" cy="363594"/>
      </dsp:txXfrm>
    </dsp:sp>
    <dsp:sp modelId="{A1351A17-1BDB-4F43-9D5D-D1C89795C931}">
      <dsp:nvSpPr>
        <dsp:cNvPr id="0" name=""/>
        <dsp:cNvSpPr/>
      </dsp:nvSpPr>
      <dsp:spPr>
        <a:xfrm>
          <a:off x="4292947" y="1418402"/>
          <a:ext cx="1192113" cy="363594"/>
        </a:xfrm>
        <a:prstGeom prst="rect">
          <a:avLst/>
        </a:prstGeom>
        <a:solidFill>
          <a:schemeClr val="accent6">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I, II, III</a:t>
          </a:r>
        </a:p>
      </dsp:txBody>
      <dsp:txXfrm>
        <a:off x="4292947" y="1418402"/>
        <a:ext cx="1192113" cy="363594"/>
      </dsp:txXfrm>
    </dsp:sp>
    <dsp:sp modelId="{A54A3699-530C-4380-87B2-BB40CBA166D8}">
      <dsp:nvSpPr>
        <dsp:cNvPr id="0" name=""/>
        <dsp:cNvSpPr/>
      </dsp:nvSpPr>
      <dsp:spPr>
        <a:xfrm>
          <a:off x="1431875" y="1931011"/>
          <a:ext cx="1192113" cy="363594"/>
        </a:xfrm>
        <a:prstGeom prst="rect">
          <a:avLst/>
        </a:prstGeom>
        <a:solidFill>
          <a:schemeClr val="accent6">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Chest leads</a:t>
          </a:r>
        </a:p>
      </dsp:txBody>
      <dsp:txXfrm>
        <a:off x="1431875" y="1931011"/>
        <a:ext cx="1192113" cy="363594"/>
      </dsp:txXfrm>
    </dsp:sp>
    <dsp:sp modelId="{06C4C67A-B902-4AAE-B3F0-5B5110933D67}">
      <dsp:nvSpPr>
        <dsp:cNvPr id="0" name=""/>
        <dsp:cNvSpPr/>
      </dsp:nvSpPr>
      <dsp:spPr>
        <a:xfrm>
          <a:off x="2862411" y="1931011"/>
          <a:ext cx="1192113" cy="363594"/>
        </a:xfrm>
        <a:prstGeom prst="rect">
          <a:avLst/>
        </a:prstGeom>
        <a:solidFill>
          <a:schemeClr val="accent6">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V1, V2, V3, V4, V5, V6</a:t>
          </a:r>
        </a:p>
      </dsp:txBody>
      <dsp:txXfrm>
        <a:off x="2862411" y="1931011"/>
        <a:ext cx="1192113" cy="363594"/>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698</Words>
  <Characters>9680</Characters>
  <Application>Microsoft Macintosh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il Dhankhad</dc:creator>
  <cp:keywords/>
  <dc:description/>
  <cp:lastModifiedBy>Sahil Dhankhad</cp:lastModifiedBy>
  <cp:revision>3</cp:revision>
  <dcterms:created xsi:type="dcterms:W3CDTF">2017-10-04T15:15:00Z</dcterms:created>
  <dcterms:modified xsi:type="dcterms:W3CDTF">2017-10-04T15:18:00Z</dcterms:modified>
</cp:coreProperties>
</file>